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56D3B0" w14:textId="77777777" w:rsidR="00C51174" w:rsidRDefault="00C51174" w:rsidP="00C51174">
      <w:pPr>
        <w:jc w:val="center"/>
        <w:rPr>
          <w:b/>
          <w:bCs/>
        </w:rPr>
      </w:pPr>
      <w:r>
        <w:rPr>
          <w:b/>
          <w:bCs/>
        </w:rPr>
        <w:t xml:space="preserve">Supplementary Information for: </w:t>
      </w:r>
    </w:p>
    <w:p w14:paraId="4569BFDB" w14:textId="193BCDE7" w:rsidR="00C51174" w:rsidRDefault="00C51174" w:rsidP="00C51174">
      <w:pPr>
        <w:jc w:val="center"/>
        <w:rPr>
          <w:b/>
          <w:bCs/>
        </w:rPr>
      </w:pPr>
      <w:r>
        <w:rPr>
          <w:b/>
          <w:bCs/>
        </w:rPr>
        <w:t xml:space="preserve">Freshwater Sponges in the Southeastern U.S. Harbor Unique Microbiomes that are Influenced by Host and Environmental Factors </w:t>
      </w:r>
    </w:p>
    <w:p w14:paraId="04F21DE9" w14:textId="77777777" w:rsidR="00C51174" w:rsidRDefault="00C51174" w:rsidP="00C51174">
      <w:pPr>
        <w:rPr>
          <w:b/>
          <w:bCs/>
        </w:rPr>
      </w:pPr>
    </w:p>
    <w:p w14:paraId="577235F4" w14:textId="61BA239F" w:rsidR="00C51174" w:rsidRDefault="00C51174" w:rsidP="00C51174">
      <w:pPr>
        <w:rPr>
          <w:b/>
          <w:bCs/>
        </w:rPr>
      </w:pPr>
      <w:r>
        <w:rPr>
          <w:b/>
          <w:bCs/>
        </w:rPr>
        <w:t>Jac</w:t>
      </w:r>
      <w:r w:rsidR="008E498E">
        <w:rPr>
          <w:b/>
          <w:bCs/>
        </w:rPr>
        <w:t xml:space="preserve">queline G. </w:t>
      </w:r>
      <w:r>
        <w:rPr>
          <w:b/>
          <w:bCs/>
        </w:rPr>
        <w:t>Keleher</w:t>
      </w:r>
      <w:r w:rsidRPr="00132683">
        <w:rPr>
          <w:b/>
          <w:bCs/>
          <w:vertAlign w:val="superscript"/>
        </w:rPr>
        <w:t>1</w:t>
      </w:r>
      <w:r>
        <w:rPr>
          <w:b/>
          <w:bCs/>
        </w:rPr>
        <w:t>, Taylor Strope</w:t>
      </w:r>
      <w:r w:rsidRPr="00132683">
        <w:rPr>
          <w:b/>
          <w:bCs/>
          <w:vertAlign w:val="superscript"/>
        </w:rPr>
        <w:t>1,</w:t>
      </w:r>
      <w:r>
        <w:rPr>
          <w:b/>
          <w:bCs/>
          <w:vertAlign w:val="superscript"/>
        </w:rPr>
        <w:t>2</w:t>
      </w:r>
      <w:r>
        <w:rPr>
          <w:b/>
          <w:bCs/>
        </w:rPr>
        <w:t xml:space="preserve">, </w:t>
      </w:r>
      <w:r w:rsidR="00AA0F44">
        <w:rPr>
          <w:b/>
          <w:bCs/>
        </w:rPr>
        <w:t>Noah Estrada</w:t>
      </w:r>
      <w:r w:rsidR="00AA0F44" w:rsidRPr="00AA0F44">
        <w:rPr>
          <w:b/>
          <w:bCs/>
          <w:vertAlign w:val="superscript"/>
        </w:rPr>
        <w:t>1</w:t>
      </w:r>
      <w:r w:rsidR="00AA0F44">
        <w:rPr>
          <w:b/>
          <w:bCs/>
        </w:rPr>
        <w:t xml:space="preserve">, </w:t>
      </w:r>
      <w:r>
        <w:rPr>
          <w:b/>
          <w:bCs/>
        </w:rPr>
        <w:t>Alli</w:t>
      </w:r>
      <w:r w:rsidR="0051038E">
        <w:rPr>
          <w:b/>
          <w:bCs/>
        </w:rPr>
        <w:t xml:space="preserve">son M. </w:t>
      </w:r>
      <w:r>
        <w:rPr>
          <w:b/>
          <w:bCs/>
        </w:rPr>
        <w:t>Griggs</w:t>
      </w:r>
      <w:r w:rsidR="0051038E">
        <w:rPr>
          <w:b/>
          <w:bCs/>
        </w:rPr>
        <w:t xml:space="preserve"> Mathis</w:t>
      </w:r>
      <w:r w:rsidRPr="00C14272">
        <w:rPr>
          <w:b/>
          <w:bCs/>
          <w:vertAlign w:val="superscript"/>
        </w:rPr>
        <w:t>1</w:t>
      </w:r>
      <w:r>
        <w:rPr>
          <w:b/>
          <w:bCs/>
        </w:rPr>
        <w:t xml:space="preserve">, </w:t>
      </w:r>
      <w:r w:rsidRPr="0034619D">
        <w:rPr>
          <w:b/>
          <w:bCs/>
        </w:rPr>
        <w:t>Cole</w:t>
      </w:r>
      <w:r>
        <w:rPr>
          <w:b/>
          <w:bCs/>
        </w:rPr>
        <w:t xml:space="preserve"> G</w:t>
      </w:r>
      <w:r w:rsidR="008E498E">
        <w:rPr>
          <w:b/>
          <w:bCs/>
        </w:rPr>
        <w:t>.</w:t>
      </w:r>
      <w:r>
        <w:rPr>
          <w:b/>
          <w:bCs/>
        </w:rPr>
        <w:t xml:space="preserve"> Easson</w:t>
      </w:r>
      <w:r>
        <w:rPr>
          <w:b/>
          <w:bCs/>
          <w:vertAlign w:val="superscript"/>
        </w:rPr>
        <w:t>3</w:t>
      </w:r>
      <w:r>
        <w:rPr>
          <w:b/>
          <w:bCs/>
        </w:rPr>
        <w:t xml:space="preserve">, Cara </w:t>
      </w:r>
      <w:r w:rsidR="008E498E">
        <w:rPr>
          <w:b/>
          <w:bCs/>
        </w:rPr>
        <w:t xml:space="preserve">L. </w:t>
      </w:r>
      <w:r>
        <w:rPr>
          <w:b/>
          <w:bCs/>
        </w:rPr>
        <w:t>Fiore</w:t>
      </w:r>
      <w:r w:rsidRPr="00132683">
        <w:rPr>
          <w:b/>
          <w:bCs/>
          <w:vertAlign w:val="superscript"/>
        </w:rPr>
        <w:t>1</w:t>
      </w:r>
      <w:r>
        <w:rPr>
          <w:b/>
          <w:bCs/>
        </w:rPr>
        <w:t xml:space="preserve"> </w:t>
      </w:r>
    </w:p>
    <w:p w14:paraId="538CC853" w14:textId="77777777" w:rsidR="00C51174" w:rsidRDefault="00C51174" w:rsidP="00C51174">
      <w:pPr>
        <w:rPr>
          <w:b/>
          <w:bCs/>
        </w:rPr>
      </w:pPr>
    </w:p>
    <w:p w14:paraId="1BC11604" w14:textId="77777777" w:rsidR="00DE25A1" w:rsidRDefault="00DE25A1" w:rsidP="00DE25A1">
      <w:pPr>
        <w:rPr>
          <w:b/>
          <w:bCs/>
        </w:rPr>
      </w:pPr>
      <w:r w:rsidRPr="00132683">
        <w:rPr>
          <w:b/>
          <w:bCs/>
          <w:vertAlign w:val="superscript"/>
        </w:rPr>
        <w:t>1</w:t>
      </w:r>
      <w:r>
        <w:rPr>
          <w:b/>
          <w:bCs/>
        </w:rPr>
        <w:t>Department of Biology, Appalachian State University, Boone, North Carolina, USA</w:t>
      </w:r>
    </w:p>
    <w:p w14:paraId="59765412" w14:textId="77777777" w:rsidR="00DE25A1" w:rsidRDefault="00DE25A1" w:rsidP="00DE25A1">
      <w:pPr>
        <w:rPr>
          <w:b/>
          <w:bCs/>
        </w:rPr>
      </w:pPr>
      <w:r w:rsidRPr="00AB43E3">
        <w:rPr>
          <w:b/>
          <w:bCs/>
          <w:vertAlign w:val="superscript"/>
        </w:rPr>
        <w:t>2</w:t>
      </w:r>
      <w:r w:rsidRPr="00AB43E3">
        <w:rPr>
          <w:b/>
          <w:bCs/>
        </w:rPr>
        <w:t>D</w:t>
      </w:r>
      <w:r>
        <w:rPr>
          <w:b/>
          <w:bCs/>
        </w:rPr>
        <w:t>epartment of Biochemistry and Molecular Biology, University of Kansas Medical Center, Kansas City, Kansas, USA</w:t>
      </w:r>
    </w:p>
    <w:p w14:paraId="2B840E5B" w14:textId="77777777" w:rsidR="00DE25A1" w:rsidRDefault="00DE25A1" w:rsidP="00DE25A1">
      <w:pPr>
        <w:rPr>
          <w:b/>
          <w:bCs/>
        </w:rPr>
      </w:pPr>
      <w:r>
        <w:rPr>
          <w:b/>
          <w:bCs/>
          <w:vertAlign w:val="superscript"/>
        </w:rPr>
        <w:t>3</w:t>
      </w:r>
      <w:r>
        <w:rPr>
          <w:b/>
          <w:bCs/>
        </w:rPr>
        <w:t>Biology Department, Middle Tennessee State University, Murfreesboro, Tennessee, USA</w:t>
      </w:r>
    </w:p>
    <w:p w14:paraId="1BEEB042" w14:textId="77777777" w:rsidR="00C51174" w:rsidRDefault="00C51174" w:rsidP="00C51174">
      <w:pPr>
        <w:rPr>
          <w:b/>
          <w:bCs/>
        </w:rPr>
      </w:pPr>
    </w:p>
    <w:p w14:paraId="2EEC88CD" w14:textId="77777777" w:rsidR="00C51174" w:rsidRDefault="00C51174" w:rsidP="00C51174">
      <w:pPr>
        <w:rPr>
          <w:b/>
          <w:bCs/>
        </w:rPr>
      </w:pPr>
      <w:r>
        <w:rPr>
          <w:b/>
          <w:bCs/>
        </w:rPr>
        <w:t>Corresponding author:</w:t>
      </w:r>
    </w:p>
    <w:p w14:paraId="4348FC7C" w14:textId="77777777" w:rsidR="00C51174" w:rsidRDefault="00C51174" w:rsidP="00C51174">
      <w:pPr>
        <w:rPr>
          <w:b/>
          <w:bCs/>
        </w:rPr>
      </w:pPr>
      <w:r>
        <w:rPr>
          <w:b/>
          <w:bCs/>
        </w:rPr>
        <w:t>Cara Fiore</w:t>
      </w:r>
    </w:p>
    <w:p w14:paraId="620AFCFB" w14:textId="77777777" w:rsidR="00C51174" w:rsidRDefault="00C51174" w:rsidP="00C51174">
      <w:pPr>
        <w:rPr>
          <w:b/>
          <w:bCs/>
        </w:rPr>
      </w:pPr>
      <w:r>
        <w:rPr>
          <w:b/>
          <w:bCs/>
        </w:rPr>
        <w:t>fiorec@appstate.edu</w:t>
      </w:r>
    </w:p>
    <w:p w14:paraId="775476FE" w14:textId="77777777" w:rsidR="00E81B52" w:rsidRPr="00E81B52" w:rsidRDefault="00E81B52"/>
    <w:p w14:paraId="67DC519D" w14:textId="77777777" w:rsidR="00C51174" w:rsidRDefault="00C51174"/>
    <w:p w14:paraId="05A95FC9" w14:textId="77777777" w:rsidR="00C51174" w:rsidRDefault="00C51174"/>
    <w:p w14:paraId="32913F77" w14:textId="77777777" w:rsidR="00C51174" w:rsidRDefault="00C51174"/>
    <w:p w14:paraId="72E7D7C7" w14:textId="77777777" w:rsidR="00C51174" w:rsidRDefault="00C51174"/>
    <w:p w14:paraId="1F40F706" w14:textId="77777777" w:rsidR="00C51174" w:rsidRDefault="00C51174"/>
    <w:p w14:paraId="40A77A7C" w14:textId="77777777" w:rsidR="00C51174" w:rsidRDefault="00C51174"/>
    <w:p w14:paraId="0C1491F2" w14:textId="77777777" w:rsidR="00C51174" w:rsidRDefault="00C51174"/>
    <w:p w14:paraId="1B40DC50" w14:textId="77777777" w:rsidR="00C51174" w:rsidRDefault="00C51174"/>
    <w:p w14:paraId="0B135A7B" w14:textId="77777777" w:rsidR="00C51174" w:rsidRDefault="00C51174"/>
    <w:p w14:paraId="33BC1578" w14:textId="77777777" w:rsidR="00C51174" w:rsidRDefault="00C51174"/>
    <w:p w14:paraId="2A4549BB" w14:textId="77777777" w:rsidR="00C51174" w:rsidRDefault="00C51174"/>
    <w:p w14:paraId="534A0C93" w14:textId="77777777" w:rsidR="00C51174" w:rsidRDefault="00C51174"/>
    <w:p w14:paraId="27FF0702" w14:textId="77777777" w:rsidR="00C51174" w:rsidRDefault="00C51174"/>
    <w:p w14:paraId="48097AF9" w14:textId="77777777" w:rsidR="00C51174" w:rsidRDefault="00C51174"/>
    <w:p w14:paraId="6A6C7167" w14:textId="77777777" w:rsidR="00C51174" w:rsidRDefault="00C51174"/>
    <w:p w14:paraId="1723785D" w14:textId="77777777" w:rsidR="00C51174" w:rsidRDefault="00C51174"/>
    <w:p w14:paraId="4C4195AC" w14:textId="77777777" w:rsidR="00C51174" w:rsidRDefault="00C51174"/>
    <w:p w14:paraId="2AE46D5E" w14:textId="77777777" w:rsidR="00C51174" w:rsidRDefault="00C51174"/>
    <w:p w14:paraId="15542599" w14:textId="77777777" w:rsidR="00C51174" w:rsidRDefault="00C51174"/>
    <w:p w14:paraId="3BAA2B37" w14:textId="77777777" w:rsidR="00C51174" w:rsidRDefault="00C51174"/>
    <w:p w14:paraId="214FD6D6" w14:textId="77777777" w:rsidR="00C51174" w:rsidRDefault="00C51174"/>
    <w:p w14:paraId="643AD662" w14:textId="77777777" w:rsidR="00C51174" w:rsidRDefault="00C51174"/>
    <w:p w14:paraId="57BB5F2D" w14:textId="77777777" w:rsidR="00C51174" w:rsidRDefault="00C51174"/>
    <w:p w14:paraId="75474C79" w14:textId="77777777" w:rsidR="00C51174" w:rsidRDefault="00C51174"/>
    <w:p w14:paraId="7EF56E8A" w14:textId="77777777" w:rsidR="00C51174" w:rsidRDefault="00C51174"/>
    <w:p w14:paraId="689D6E37" w14:textId="77777777" w:rsidR="00C51174" w:rsidRDefault="00C51174"/>
    <w:p w14:paraId="0552C8F8" w14:textId="77777777" w:rsidR="00C51174" w:rsidRDefault="00C51174"/>
    <w:p w14:paraId="68FF6954" w14:textId="77777777" w:rsidR="00C51174" w:rsidRDefault="00C51174"/>
    <w:p w14:paraId="1273D0D2" w14:textId="77777777" w:rsidR="00C51174" w:rsidRDefault="00C51174"/>
    <w:p w14:paraId="1662575B" w14:textId="77777777" w:rsidR="00C3729D" w:rsidRDefault="00C3729D" w:rsidP="003C7DD4">
      <w:pPr>
        <w:shd w:val="clear" w:color="auto" w:fill="FFFFFF"/>
        <w:spacing w:line="480" w:lineRule="auto"/>
        <w:contextualSpacing/>
        <w:rPr>
          <w:color w:val="222222"/>
        </w:rPr>
      </w:pPr>
    </w:p>
    <w:p w14:paraId="53E29DFD" w14:textId="5A55B9D7" w:rsidR="00332B46" w:rsidRDefault="00C3729D" w:rsidP="003818D7">
      <w:pPr>
        <w:shd w:val="clear" w:color="auto" w:fill="FFFFFF"/>
        <w:spacing w:line="480" w:lineRule="auto"/>
        <w:contextualSpacing/>
        <w:rPr>
          <w:i/>
          <w:iCs/>
          <w:color w:val="222222"/>
        </w:rPr>
      </w:pPr>
      <w:r w:rsidRPr="00C3729D">
        <w:rPr>
          <w:i/>
          <w:iCs/>
          <w:color w:val="222222"/>
        </w:rPr>
        <w:lastRenderedPageBreak/>
        <w:t>16S rRNA gene cloning and sequencing</w:t>
      </w:r>
      <w:r w:rsidR="0079014F">
        <w:rPr>
          <w:i/>
          <w:iCs/>
          <w:color w:val="222222"/>
        </w:rPr>
        <w:t xml:space="preserve"> methods and results</w:t>
      </w:r>
    </w:p>
    <w:p w14:paraId="59664D2A" w14:textId="77777777" w:rsidR="00C3729D" w:rsidRPr="00C3729D" w:rsidRDefault="00C3729D" w:rsidP="003818D7">
      <w:pPr>
        <w:shd w:val="clear" w:color="auto" w:fill="FFFFFF"/>
        <w:spacing w:line="480" w:lineRule="auto"/>
        <w:contextualSpacing/>
        <w:rPr>
          <w:i/>
          <w:iCs/>
          <w:color w:val="222222"/>
        </w:rPr>
      </w:pPr>
    </w:p>
    <w:p w14:paraId="1F7310C7" w14:textId="4A39929A" w:rsidR="0032255E" w:rsidRDefault="00C3729D" w:rsidP="003818D7">
      <w:pPr>
        <w:shd w:val="clear" w:color="auto" w:fill="FFFFFF"/>
        <w:spacing w:line="480" w:lineRule="auto"/>
        <w:contextualSpacing/>
      </w:pPr>
      <w:r w:rsidRPr="00907D76">
        <w:t>Preliminary cloning</w:t>
      </w:r>
      <w:r w:rsidRPr="00C3729D">
        <w:t xml:space="preserve"> and sequencing of 16S rRNA genes were conducted in 2016 on one </w:t>
      </w:r>
      <w:proofErr w:type="spellStart"/>
      <w:r w:rsidRPr="00C3729D">
        <w:rPr>
          <w:i/>
          <w:iCs/>
        </w:rPr>
        <w:t>Radiospongilla</w:t>
      </w:r>
      <w:proofErr w:type="spellEnd"/>
      <w:r w:rsidRPr="00C3729D">
        <w:rPr>
          <w:i/>
          <w:iCs/>
        </w:rPr>
        <w:t xml:space="preserve"> </w:t>
      </w:r>
      <w:proofErr w:type="spellStart"/>
      <w:r w:rsidRPr="00C3729D">
        <w:rPr>
          <w:i/>
          <w:iCs/>
        </w:rPr>
        <w:t>crateriformis</w:t>
      </w:r>
      <w:proofErr w:type="spellEnd"/>
      <w:r w:rsidRPr="00C3729D">
        <w:t xml:space="preserve"> collected (July 15, 2016) from the Watauga </w:t>
      </w:r>
      <w:r w:rsidR="00582C76">
        <w:t>River</w:t>
      </w:r>
      <w:r w:rsidRPr="00C3729D">
        <w:t xml:space="preserve"> (</w:t>
      </w:r>
      <w:r w:rsidRPr="00C3729D">
        <w:rPr>
          <w:color w:val="1F1F1F"/>
          <w:shd w:val="clear" w:color="auto" w:fill="FFFFFF"/>
        </w:rPr>
        <w:t>36.255353 N -81.850502 W</w:t>
      </w:r>
      <w:r w:rsidRPr="00C3729D">
        <w:t xml:space="preserve">), just downstream from where the rest of the sampling was conducted for this study in 2017. DNA was extracted </w:t>
      </w:r>
      <w:r>
        <w:t xml:space="preserve">using CTAB </w:t>
      </w:r>
      <w:r w:rsidRPr="00C3729D">
        <w:t xml:space="preserve">as described for the 2017 sponges </w:t>
      </w:r>
      <w:r>
        <w:t xml:space="preserve">in the main text </w:t>
      </w:r>
      <w:r w:rsidRPr="00C3729D">
        <w:t xml:space="preserve">and the V4 region of the 16S rRNA gene was amplified using the </w:t>
      </w:r>
      <w:r w:rsidR="00907D76">
        <w:t xml:space="preserve">original forward and </w:t>
      </w:r>
      <w:r w:rsidRPr="00C3729D">
        <w:t xml:space="preserve">modified </w:t>
      </w:r>
      <w:r w:rsidR="00907D76">
        <w:t xml:space="preserve">reverse </w:t>
      </w:r>
      <w:r w:rsidRPr="00C3729D">
        <w:t xml:space="preserve">earth microbiome primers </w:t>
      </w:r>
      <w:r w:rsidRPr="00907D76">
        <w:t>(515f</w:t>
      </w:r>
      <w:r w:rsidR="00907D76" w:rsidRPr="00907D76">
        <w:t xml:space="preserve">: GTGCCAGCMGCCGCGGTAA, </w:t>
      </w:r>
      <w:r w:rsidRPr="00907D76">
        <w:t>806</w:t>
      </w:r>
      <w:r w:rsidR="00907D76" w:rsidRPr="00907D76">
        <w:t>r: GGACTAC</w:t>
      </w:r>
      <w:r w:rsidR="00DE25A1">
        <w:t>H</w:t>
      </w:r>
      <w:r w:rsidR="00907D76" w:rsidRPr="00907D76">
        <w:t>VGGGTWTCTAAT;</w:t>
      </w:r>
      <w:r w:rsidR="00AB573B">
        <w:t xml:space="preserve"> </w:t>
      </w:r>
      <w:proofErr w:type="spellStart"/>
      <w:r w:rsidR="00AB573B">
        <w:t>Caporaso</w:t>
      </w:r>
      <w:proofErr w:type="spellEnd"/>
      <w:r w:rsidR="00AB573B">
        <w:t xml:space="preserve"> et al., 2011). </w:t>
      </w:r>
      <w:r w:rsidR="00907D76" w:rsidRPr="00907D76">
        <w:t>The</w:t>
      </w:r>
      <w:r w:rsidR="00907D76">
        <w:t xml:space="preserve"> thermal cycler protocol included an initial denaturation step at 94°C for 30 s, then 30 cycles of 98°C for 10 s, 50°C for 1 min, and 68°C for 1 min, followed by extension at 68°C for 5 min and hold at 4°C.</w:t>
      </w:r>
      <w:r w:rsidR="007F145B">
        <w:t xml:space="preserve"> </w:t>
      </w:r>
      <w:r w:rsidR="00907D76" w:rsidRPr="006B52A2">
        <w:t xml:space="preserve">The PCR setup included: Hot start </w:t>
      </w:r>
      <w:r w:rsidR="00907D76" w:rsidRPr="006B52A2">
        <w:rPr>
          <w:i/>
          <w:iCs/>
        </w:rPr>
        <w:t>Taq</w:t>
      </w:r>
      <w:r w:rsidR="00907D76" w:rsidRPr="006B52A2">
        <w:t xml:space="preserve"> 2X Master Mix (New England </w:t>
      </w:r>
      <w:proofErr w:type="spellStart"/>
      <w:r w:rsidR="00907D76" w:rsidRPr="006B52A2">
        <w:t>BioLabs</w:t>
      </w:r>
      <w:proofErr w:type="spellEnd"/>
      <w:r w:rsidR="00907D76" w:rsidRPr="006B52A2">
        <w:t xml:space="preserve">, Ipswich, MA, USA) following the manufacturer protocol for 50 </w:t>
      </w:r>
      <w:r w:rsidR="00D84654" w:rsidRPr="006B52A2">
        <w:t>µ</w:t>
      </w:r>
      <w:r w:rsidR="00D84654">
        <w:t>l</w:t>
      </w:r>
      <w:r w:rsidR="00907D76" w:rsidRPr="006B52A2">
        <w:t xml:space="preserve"> volume reaction: 1 µ</w:t>
      </w:r>
      <w:r w:rsidR="00D84654">
        <w:t>l</w:t>
      </w:r>
      <w:r w:rsidR="00907D76" w:rsidRPr="006B52A2">
        <w:t xml:space="preserve"> of 10 µM each primer, 25 ng of DNA, and nuclease-free water to 50</w:t>
      </w:r>
      <w:r w:rsidR="00D84654">
        <w:t xml:space="preserve"> </w:t>
      </w:r>
      <w:r w:rsidR="00D84654" w:rsidRPr="006B52A2">
        <w:t>µ</w:t>
      </w:r>
      <w:r w:rsidR="00D84654">
        <w:t>l</w:t>
      </w:r>
      <w:r w:rsidR="00907D76" w:rsidRPr="006B52A2">
        <w:t xml:space="preserve">. </w:t>
      </w:r>
      <w:r w:rsidR="00907D76">
        <w:t xml:space="preserve">The PCR product was cloned </w:t>
      </w:r>
      <w:r w:rsidR="00907D76" w:rsidRPr="0055780A">
        <w:t xml:space="preserve">with </w:t>
      </w:r>
      <w:r w:rsidR="00907D76" w:rsidRPr="0055780A">
        <w:rPr>
          <w:i/>
          <w:iCs/>
        </w:rPr>
        <w:t>Escherichia coli</w:t>
      </w:r>
      <w:r w:rsidR="00907D76" w:rsidRPr="0055780A">
        <w:t xml:space="preserve"> using</w:t>
      </w:r>
      <w:r w:rsidR="00907D76">
        <w:t xml:space="preserve"> 10-beta competent cell kit and </w:t>
      </w:r>
      <w:proofErr w:type="spellStart"/>
      <w:r w:rsidR="00907D76">
        <w:t>pMiniT</w:t>
      </w:r>
      <w:proofErr w:type="spellEnd"/>
      <w:r w:rsidR="00907D76">
        <w:t xml:space="preserve"> vector, which includes growth media (New England Biolabs, </w:t>
      </w:r>
      <w:proofErr w:type="spellStart"/>
      <w:r w:rsidR="00907D76">
        <w:t>Ipswitch</w:t>
      </w:r>
      <w:proofErr w:type="spellEnd"/>
      <w:r w:rsidR="00907D76">
        <w:t>, MA, USA). Ten clones were selected for plasmid DNA extraction (</w:t>
      </w:r>
      <w:proofErr w:type="spellStart"/>
      <w:r w:rsidR="00907D76">
        <w:t>PureYield</w:t>
      </w:r>
      <w:proofErr w:type="spellEnd"/>
      <w:r w:rsidR="00907D76">
        <w:t xml:space="preserve"> Plasmid Miniprep system, Promega, Madison, WI, USA) and Sanger sequencing at Eurofins Genomics (Louisville, KY, USA) using the forward plasmid </w:t>
      </w:r>
      <w:r w:rsidR="00907D76" w:rsidRPr="000B6E77">
        <w:t>primer T7</w:t>
      </w:r>
      <w:r w:rsidR="00907D76">
        <w:t xml:space="preserve"> </w:t>
      </w:r>
      <w:r w:rsidR="00907D76" w:rsidRPr="000B6E77">
        <w:t>(</w:t>
      </w:r>
      <w:r w:rsidR="00907D76">
        <w:t>5’ -TAATACGACTCACTATAGGG</w:t>
      </w:r>
      <w:r w:rsidR="00907D76" w:rsidRPr="000B6E77">
        <w:t>).</w:t>
      </w:r>
      <w:r w:rsidR="00907D76">
        <w:t xml:space="preserve"> </w:t>
      </w:r>
      <w:r w:rsidRPr="00C3729D">
        <w:t>Sequencing results were analyzed</w:t>
      </w:r>
      <w:r w:rsidR="00907D76">
        <w:t xml:space="preserve"> as described in the main text.</w:t>
      </w:r>
    </w:p>
    <w:p w14:paraId="58D0BACE" w14:textId="2DC5A769" w:rsidR="0079014F" w:rsidRDefault="0079014F" w:rsidP="003818D7">
      <w:pPr>
        <w:shd w:val="clear" w:color="auto" w:fill="FFFFFF"/>
        <w:spacing w:line="480" w:lineRule="auto"/>
        <w:ind w:firstLine="720"/>
        <w:contextualSpacing/>
      </w:pPr>
      <w:r>
        <w:t>Of the ten clones sequenced, three were most similar to the 16S rRNA gene of freshwater sponge mitochondria, and seven were similar to those of other uncultured bacteria. One sequence yielded similarity to the 16S rRNA gene of bacteria in the sponge</w:t>
      </w:r>
      <w:r w:rsidR="00332B46">
        <w:t xml:space="preserve">, </w:t>
      </w:r>
      <w:proofErr w:type="spellStart"/>
      <w:r w:rsidR="00332B46" w:rsidRPr="003C7DD4">
        <w:rPr>
          <w:i/>
          <w:iCs/>
        </w:rPr>
        <w:t>Lubomirskia</w:t>
      </w:r>
      <w:proofErr w:type="spellEnd"/>
      <w:r w:rsidR="00332B46" w:rsidRPr="003C7DD4">
        <w:rPr>
          <w:i/>
          <w:iCs/>
        </w:rPr>
        <w:t xml:space="preserve"> </w:t>
      </w:r>
      <w:proofErr w:type="spellStart"/>
      <w:r w:rsidR="00332B46" w:rsidRPr="003C7DD4">
        <w:rPr>
          <w:i/>
          <w:iCs/>
        </w:rPr>
        <w:t>baicalensis</w:t>
      </w:r>
      <w:proofErr w:type="spellEnd"/>
      <w:r w:rsidR="00332B46">
        <w:t>,</w:t>
      </w:r>
      <w:r>
        <w:t xml:space="preserve"> of </w:t>
      </w:r>
      <w:r>
        <w:lastRenderedPageBreak/>
        <w:t xml:space="preserve">Lake Baikal </w:t>
      </w:r>
      <w:r w:rsidR="00332B46">
        <w:t xml:space="preserve">(top seven BLAST matches) </w:t>
      </w:r>
      <w:r>
        <w:t xml:space="preserve">and this sequence was deposited in </w:t>
      </w:r>
      <w:r w:rsidRPr="00F87A89">
        <w:t>NCBI (access</w:t>
      </w:r>
      <w:r w:rsidR="00F87A89" w:rsidRPr="00F87A89">
        <w:t xml:space="preserve">ion </w:t>
      </w:r>
      <w:r w:rsidR="00F87A89" w:rsidRPr="00F87A89">
        <w:rPr>
          <w:color w:val="222222"/>
          <w:shd w:val="clear" w:color="auto" w:fill="FFFFFF"/>
        </w:rPr>
        <w:t>PP930792</w:t>
      </w:r>
      <w:r w:rsidRPr="00F87A89">
        <w:t>)</w:t>
      </w:r>
      <w:r w:rsidR="00332B46">
        <w:t xml:space="preserve">. This percent identity of the sequence from </w:t>
      </w:r>
      <w:r w:rsidR="00332B46" w:rsidRPr="003C7DD4">
        <w:rPr>
          <w:i/>
          <w:iCs/>
        </w:rPr>
        <w:t xml:space="preserve">R. </w:t>
      </w:r>
      <w:proofErr w:type="spellStart"/>
      <w:r w:rsidR="00332B46" w:rsidRPr="003C7DD4">
        <w:rPr>
          <w:i/>
          <w:iCs/>
        </w:rPr>
        <w:t>crateriformis</w:t>
      </w:r>
      <w:proofErr w:type="spellEnd"/>
      <w:r w:rsidR="00332B46">
        <w:t xml:space="preserve"> to those isolates from </w:t>
      </w:r>
      <w:r w:rsidR="00332B46" w:rsidRPr="003C7DD4">
        <w:rPr>
          <w:i/>
          <w:iCs/>
        </w:rPr>
        <w:t xml:space="preserve">L. </w:t>
      </w:r>
      <w:proofErr w:type="spellStart"/>
      <w:r w:rsidR="00332B46" w:rsidRPr="003C7DD4">
        <w:rPr>
          <w:i/>
          <w:iCs/>
        </w:rPr>
        <w:t>baicalensis</w:t>
      </w:r>
      <w:proofErr w:type="spellEnd"/>
      <w:r w:rsidR="00332B46" w:rsidRPr="003C7DD4">
        <w:rPr>
          <w:i/>
          <w:iCs/>
        </w:rPr>
        <w:t xml:space="preserve"> </w:t>
      </w:r>
      <w:r w:rsidR="00332B46">
        <w:t xml:space="preserve">(&gt; 96% and 95% coverage) were higher than any free-living freshwater bacterial </w:t>
      </w:r>
      <w:r w:rsidR="00332B46" w:rsidRPr="0053707E">
        <w:t xml:space="preserve">isolates from the United States (second highest similarity </w:t>
      </w:r>
      <w:r w:rsidR="00332B46">
        <w:t>wa</w:t>
      </w:r>
      <w:r w:rsidR="00332B46" w:rsidRPr="0053707E">
        <w:t>s 95% identity and 96% coverage to</w:t>
      </w:r>
      <w:r w:rsidR="00332B46">
        <w:t xml:space="preserve"> a</w:t>
      </w:r>
      <w:r w:rsidR="00332B46" w:rsidRPr="0053707E">
        <w:t xml:space="preserve"> Bacteroidetes </w:t>
      </w:r>
      <w:r w:rsidR="00332B46" w:rsidRPr="0053707E">
        <w:rPr>
          <w:color w:val="000000" w:themeColor="text1"/>
        </w:rPr>
        <w:t>isolate (</w:t>
      </w:r>
      <w:r w:rsidR="00332B46" w:rsidRPr="0053707E">
        <w:rPr>
          <w:color w:val="000000" w:themeColor="text1"/>
          <w:shd w:val="clear" w:color="auto" w:fill="FFFFFF"/>
        </w:rPr>
        <w:t>HQ663172.1</w:t>
      </w:r>
      <w:r w:rsidR="00332B46" w:rsidRPr="0053707E">
        <w:rPr>
          <w:color w:val="000000" w:themeColor="text1"/>
        </w:rPr>
        <w:t xml:space="preserve">) </w:t>
      </w:r>
      <w:r w:rsidR="00332B46" w:rsidRPr="0053707E">
        <w:t>from Lake Mendota, WI</w:t>
      </w:r>
      <w:r w:rsidR="00332B46">
        <w:t xml:space="preserve">, USA). </w:t>
      </w:r>
    </w:p>
    <w:p w14:paraId="4187B93E" w14:textId="77777777" w:rsidR="0079014F" w:rsidRDefault="0079014F" w:rsidP="0032255E">
      <w:pPr>
        <w:shd w:val="clear" w:color="auto" w:fill="FFFFFF"/>
        <w:rPr>
          <w:color w:val="222222"/>
        </w:rPr>
      </w:pPr>
    </w:p>
    <w:p w14:paraId="3B91050C" w14:textId="77777777" w:rsidR="00907D76" w:rsidRPr="003C7DD4" w:rsidRDefault="00907D76" w:rsidP="0032255E">
      <w:pPr>
        <w:shd w:val="clear" w:color="auto" w:fill="FFFFFF"/>
        <w:rPr>
          <w:i/>
          <w:iCs/>
          <w:color w:val="222222"/>
        </w:rPr>
      </w:pPr>
    </w:p>
    <w:p w14:paraId="2A7F2962" w14:textId="3E432E5C" w:rsidR="00907D76" w:rsidRPr="003C7DD4" w:rsidRDefault="00332B46" w:rsidP="0032255E">
      <w:pPr>
        <w:shd w:val="clear" w:color="auto" w:fill="FFFFFF"/>
        <w:rPr>
          <w:i/>
          <w:iCs/>
          <w:color w:val="222222"/>
        </w:rPr>
      </w:pPr>
      <w:r w:rsidRPr="003C7DD4">
        <w:rPr>
          <w:i/>
          <w:iCs/>
          <w:color w:val="222222"/>
        </w:rPr>
        <w:t xml:space="preserve">Sponge Identification by Taxonomic </w:t>
      </w:r>
      <w:r>
        <w:rPr>
          <w:i/>
          <w:iCs/>
          <w:color w:val="222222"/>
        </w:rPr>
        <w:t xml:space="preserve">Marker </w:t>
      </w:r>
      <w:r w:rsidRPr="003C7DD4">
        <w:rPr>
          <w:i/>
          <w:iCs/>
          <w:color w:val="222222"/>
        </w:rPr>
        <w:t>Gene Analysis</w:t>
      </w:r>
    </w:p>
    <w:p w14:paraId="37FB3FC4" w14:textId="77777777" w:rsidR="00332B46" w:rsidRDefault="00332B46" w:rsidP="00332B46">
      <w:pPr>
        <w:autoSpaceDE w:val="0"/>
        <w:autoSpaceDN w:val="0"/>
        <w:adjustRightInd w:val="0"/>
        <w:spacing w:line="480" w:lineRule="auto"/>
        <w:contextualSpacing/>
      </w:pPr>
    </w:p>
    <w:p w14:paraId="673FCBA4" w14:textId="6CA15FE6" w:rsidR="00332B46" w:rsidRPr="00806BD8" w:rsidRDefault="00332B46" w:rsidP="003C7DD4">
      <w:pPr>
        <w:autoSpaceDE w:val="0"/>
        <w:autoSpaceDN w:val="0"/>
        <w:adjustRightInd w:val="0"/>
        <w:spacing w:line="480" w:lineRule="auto"/>
        <w:contextualSpacing/>
        <w:rPr>
          <w:rFonts w:eastAsiaTheme="minorHAnsi"/>
        </w:rPr>
      </w:pPr>
      <w:r>
        <w:t xml:space="preserve">Sponge sample DNA was also used to amplify two sponge genes, the cytochrome oxidase 1 gene (COI) and the 18S rRNA with the internal transcribed spacer region (ITS) for taxonomic identification. </w:t>
      </w:r>
      <w:r w:rsidRPr="00B91DBD">
        <w:t>For the COI gene, the primers LCO1490 (</w:t>
      </w:r>
      <w:r w:rsidRPr="00B91DBD">
        <w:rPr>
          <w:rFonts w:eastAsiaTheme="minorHAnsi"/>
        </w:rPr>
        <w:t>5'-</w:t>
      </w:r>
      <w:r>
        <w:rPr>
          <w:rFonts w:eastAsiaTheme="minorHAnsi"/>
        </w:rPr>
        <w:t>GGTCAACAATCATAAAGATATTGG</w:t>
      </w:r>
      <w:r w:rsidRPr="00B91DBD">
        <w:rPr>
          <w:rFonts w:eastAsiaTheme="minorHAnsi"/>
        </w:rPr>
        <w:t>-3'</w:t>
      </w:r>
      <w:r w:rsidRPr="00B91DBD">
        <w:t>) and HC2198 (</w:t>
      </w:r>
      <w:r w:rsidRPr="00B91DBD">
        <w:rPr>
          <w:rFonts w:eastAsiaTheme="minorHAnsi"/>
        </w:rPr>
        <w:t>5'-</w:t>
      </w:r>
      <w:r>
        <w:rPr>
          <w:rFonts w:eastAsiaTheme="minorHAnsi"/>
        </w:rPr>
        <w:t>TAAACTTCAGGGTGACCAAAAAATCA</w:t>
      </w:r>
      <w:r w:rsidRPr="00B91DBD">
        <w:rPr>
          <w:rFonts w:eastAsiaTheme="minorHAnsi"/>
        </w:rPr>
        <w:t>-3'</w:t>
      </w:r>
      <w:r w:rsidRPr="00B91DBD">
        <w:t>)</w:t>
      </w:r>
      <w:r>
        <w:t xml:space="preserve"> were used to amplify </w:t>
      </w:r>
      <w:r w:rsidRPr="00806BD8">
        <w:t xml:space="preserve">a </w:t>
      </w:r>
      <w:r>
        <w:t>708</w:t>
      </w:r>
      <w:r w:rsidRPr="00806BD8">
        <w:t xml:space="preserve"> bp region of the COI gene</w:t>
      </w:r>
      <w:r>
        <w:t xml:space="preserve"> </w:t>
      </w:r>
      <w:r>
        <w:fldChar w:fldCharType="begin"/>
      </w:r>
      <w:r>
        <w:instrText xml:space="preserve"> ADDIN ZOTERO_ITEM CSL_CITATION {"citationID":"hYBVSvJd","properties":{"formattedCitation":"(Folmer et al., 1994)","plainCitation":"(Folmer et al., 1994)","noteIndex":0},"citationItems":[{"id":1431,"uris":["http://zotero.org/users/5972767/items/T4GJ9PUM"],"itemData":{"id":1431,"type":"article-journal","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container-title":"Molecular Marine Biology and Biotechnology","ISSN":"1053-6426","issue":"5","journalAbbreviation":"Mol Mar Biol Biotechnol","language":"eng","note":"PMID: 7881515","page":"294-299","source":"PubMed","title":"DNA primers for amplification of mitochondrial cytochrome c oxidase subunit I from diverse metazoan invertebrates","volume":"3","author":[{"family":"Folmer","given":"O."},{"family":"Black","given":"M."},{"family":"Hoeh","given":"W."},{"family":"Lutz","given":"R."},{"family":"Vrijenhoek","given":"R."}],"issued":{"date-parts":[["1994",10]]}}}],"schema":"https://github.com/citation-style-language/schema/raw/master/csl-citation.json"} </w:instrText>
      </w:r>
      <w:r>
        <w:fldChar w:fldCharType="separate"/>
      </w:r>
      <w:r>
        <w:rPr>
          <w:noProof/>
        </w:rPr>
        <w:t>(Folmer et al., 1994)</w:t>
      </w:r>
      <w:r>
        <w:fldChar w:fldCharType="end"/>
      </w:r>
      <w:r w:rsidRPr="00806BD8">
        <w:t xml:space="preserve">. For 18S rRNA </w:t>
      </w:r>
      <w:r>
        <w:t>and ITS</w:t>
      </w:r>
      <w:r w:rsidRPr="00806BD8">
        <w:t>, the forward primer FW13 (</w:t>
      </w:r>
      <w:r w:rsidRPr="00806BD8">
        <w:rPr>
          <w:rFonts w:eastAsiaTheme="minorHAnsi"/>
        </w:rPr>
        <w:t>5’-TACACACCGCCCGTCGCTACTA-3’</w:t>
      </w:r>
      <w:r w:rsidRPr="00806BD8">
        <w:t>) and reverse primer 1278 (</w:t>
      </w:r>
      <w:r w:rsidRPr="00806BD8">
        <w:rPr>
          <w:rFonts w:eastAsiaTheme="minorHAnsi"/>
        </w:rPr>
        <w:t>5’</w:t>
      </w:r>
      <w:r>
        <w:rPr>
          <w:rFonts w:eastAsiaTheme="minorHAnsi"/>
        </w:rPr>
        <w:t>-</w:t>
      </w:r>
      <w:r w:rsidRPr="00806BD8">
        <w:rPr>
          <w:rFonts w:eastAsiaTheme="minorHAnsi"/>
        </w:rPr>
        <w:t>CTYYGACGTGCCTTTCCAGGT-3’</w:t>
      </w:r>
      <w:r w:rsidRPr="00806BD8">
        <w:t>)</w:t>
      </w:r>
      <w:r>
        <w:t xml:space="preserve"> were used to amplify a region that includes the </w:t>
      </w:r>
      <w:r w:rsidRPr="00806BD8">
        <w:rPr>
          <w:rFonts w:eastAsiaTheme="minorHAnsi"/>
        </w:rPr>
        <w:t>3’ end of</w:t>
      </w:r>
      <w:r>
        <w:rPr>
          <w:rFonts w:eastAsiaTheme="minorHAnsi"/>
        </w:rPr>
        <w:t xml:space="preserve"> the </w:t>
      </w:r>
      <w:r w:rsidRPr="00806BD8">
        <w:rPr>
          <w:rFonts w:eastAsiaTheme="minorHAnsi"/>
        </w:rPr>
        <w:t xml:space="preserve">18S rRNA, </w:t>
      </w:r>
      <w:r w:rsidRPr="006B52A2">
        <w:rPr>
          <w:rFonts w:eastAsiaTheme="minorHAnsi"/>
        </w:rPr>
        <w:t xml:space="preserve">ITS1, 5.8S rRNA, and 5’ end of 28S rRNA, yielding a </w:t>
      </w:r>
      <w:r w:rsidRPr="006B52A2">
        <w:t xml:space="preserve">1060 bp product </w:t>
      </w:r>
      <w:r>
        <w:fldChar w:fldCharType="begin"/>
      </w:r>
      <w:r>
        <w:instrText xml:space="preserve"> ADDIN ZOTERO_ITEM CSL_CITATION {"citationID":"BtsMCYGn","properties":{"formattedCitation":"(Itskovich et al., 2008)","plainCitation":"(Itskovich et al., 2008)","noteIndex":0},"citationItems":[{"id":2469,"uris":["http://zotero.org/users/5972767/items/XTPBAVI5"],"itemData":{"id":2469,"type":"article-journal","abstract":"Freshwater sponges include six extant families which belong to the suborder Spongillina (Porifera). The taxonomy of freshwater sponges is problematic and their phylogeny and evolution are not well understood. Sequences of the ribosomal internal transcribed spacers (ITS1 and ITS2) of 11 species from the family Lubomirskiidae, 13 species from the family Spongillidae, and 1 species from the family Potamolepidae were obtained to study the phylogenetic relationships between endemic and cosmopolitan freshwater sponges and the evolution of sponges in Lake Baikal. The present study is the first one where ITS1 sequences were successfully aligned using verified secondary structure models and, in combination with ITS2, used to infer relationships between the freshwater sponges. Phylogenetic trees inferred using maximum likelihood, neighbor-joining, and parsimony methods and Bayesian inference revealed that the endemic family Lubomirskiidae was monophyletic. Our results do not support the monophyly of Spongillidae because Lubomirskiidae formed a robust clade with E. muelleri, and Trochospongilla latouchiana formed a robust clade with the outgroup Echinospongilla brichardi (Potamolepidae). Within the cosmopolitan family Spongillidae the genera Radiospongilla and Eunapius were found to be monophyletic, while Ephydatiamuelleri was basal to the family Lubomirskiidae. The genetic distances between Lubomirskiidae species being much lower than those between Spongillidae species are indicative of their relatively recent radiation from a common ancestor. These results indicated that rDNA spacers sequences can be useful in the study of phylogenetic relationships of and the identification of species of freshwater sponges.","container-title":"Journal of Molecular Evolution","DOI":"10.1007/s00239-008-9158-5","ISSN":"1432-1432","issue":"6","journalAbbreviation":"J Mol Evol","language":"en","page":"608-620","source":"Springer Link","title":"Ribosomal ITS Sequences Allow Resolution of Freshwater Sponge Phylogeny with Alignments Guided by Secondary Structure Prediction","volume":"67","author":[{"family":"Itskovich","given":"Valeria"},{"family":"Gontcharov","given":"Andrey"},{"family":"Masuda","given":"Yoshiki"},{"family":"Nohno","given":"Tsutomu"},{"family":"Belikov","given":"Sergey"},{"family":"Efremova","given":"Sofia"},{"family":"Meixner","given":"Martin"},{"family":"Janussen","given":"Dorte"}],"issued":{"date-parts":[["2008",12,1]]}}}],"schema":"https://github.com/citation-style-language/schema/raw/master/csl-citation.json"} </w:instrText>
      </w:r>
      <w:r>
        <w:fldChar w:fldCharType="separate"/>
      </w:r>
      <w:r>
        <w:rPr>
          <w:noProof/>
        </w:rPr>
        <w:t>(Itskovich et al., 2008)</w:t>
      </w:r>
      <w:r>
        <w:fldChar w:fldCharType="end"/>
      </w:r>
      <w:r w:rsidRPr="006B52A2">
        <w:t xml:space="preserve">. PCR protocol followed the published protocols for the thermal cycler </w:t>
      </w:r>
      <w:r>
        <w:fldChar w:fldCharType="begin"/>
      </w:r>
      <w:r>
        <w:instrText xml:space="preserve"> ADDIN ZOTERO_ITEM CSL_CITATION {"citationID":"Se6wgmHg","properties":{"formattedCitation":"(Folmer et al., 1994; Itskovich et al., 2008)","plainCitation":"(Folmer et al., 1994; Itskovich et al., 2008)","noteIndex":0},"citationItems":[{"id":1431,"uris":["http://zotero.org/users/5972767/items/T4GJ9PUM"],"itemData":{"id":1431,"type":"article-journal","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container-title":"Molecular Marine Biology and Biotechnology","ISSN":"1053-6426","issue":"5","journalAbbreviation":"Mol Mar Biol Biotechnol","language":"eng","note":"PMID: 7881515","page":"294-299","source":"PubMed","title":"DNA primers for amplification of mitochondrial cytochrome c oxidase subunit I from diverse metazoan invertebrates","volume":"3","author":[{"family":"Folmer","given":"O."},{"family":"Black","given":"M."},{"family":"Hoeh","given":"W."},{"family":"Lutz","given":"R."},{"family":"Vrijenhoek","given":"R."}],"issued":{"date-parts":[["1994",10]]}}},{"id":2469,"uris":["http://zotero.org/users/5972767/items/XTPBAVI5"],"itemData":{"id":2469,"type":"article-journal","abstract":"Freshwater sponges include six extant families which belong to the suborder Spongillina (Porifera). The taxonomy of freshwater sponges is problematic and their phylogeny and evolution are not well understood. Sequences of the ribosomal internal transcribed spacers (ITS1 and ITS2) of 11 species from the family Lubomirskiidae, 13 species from the family Spongillidae, and 1 species from the family Potamolepidae were obtained to study the phylogenetic relationships between endemic and cosmopolitan freshwater sponges and the evolution of sponges in Lake Baikal. The present study is the first one where ITS1 sequences were successfully aligned using verified secondary structure models and, in combination with ITS2, used to infer relationships between the freshwater sponges. Phylogenetic trees inferred using maximum likelihood, neighbor-joining, and parsimony methods and Bayesian inference revealed that the endemic family Lubomirskiidae was monophyletic. Our results do not support the monophyly of Spongillidae because Lubomirskiidae formed a robust clade with E. muelleri, and Trochospongilla latouchiana formed a robust clade with the outgroup Echinospongilla brichardi (Potamolepidae). Within the cosmopolitan family Spongillidae the genera Radiospongilla and Eunapius were found to be monophyletic, while Ephydatiamuelleri was basal to the family Lubomirskiidae. The genetic distances between Lubomirskiidae species being much lower than those between Spongillidae species are indicative of their relatively recent radiation from a common ancestor. These results indicated that rDNA spacers sequences can be useful in the study of phylogenetic relationships of and the identification of species of freshwater sponges.","container-title":"Journal of Molecular Evolution","DOI":"10.1007/s00239-008-9158-5","ISSN":"1432-1432","issue":"6","journalAbbreviation":"J Mol Evol","language":"en","page":"608-620","source":"Springer Link","title":"Ribosomal ITS Sequences Allow Resolution of Freshwater Sponge Phylogeny with Alignments Guided by Secondary Structure Prediction","volume":"67","author":[{"family":"Itskovich","given":"Valeria"},{"family":"Gontcharov","given":"Andrey"},{"family":"Masuda","given":"Yoshiki"},{"family":"Nohno","given":"Tsutomu"},{"family":"Belikov","given":"Sergey"},{"family":"Efremova","given":"Sofia"},{"family":"Meixner","given":"Martin"},{"family":"Janussen","given":"Dorte"}],"issued":{"date-parts":[["2008",12,1]]}}}],"schema":"https://github.com/citation-style-language/schema/raw/master/csl-citation.json"} </w:instrText>
      </w:r>
      <w:r>
        <w:fldChar w:fldCharType="separate"/>
      </w:r>
      <w:r>
        <w:rPr>
          <w:noProof/>
        </w:rPr>
        <w:t>(Folmer et al., 1994; Itskovich et al., 2008)</w:t>
      </w:r>
      <w:r>
        <w:fldChar w:fldCharType="end"/>
      </w:r>
      <w:r w:rsidRPr="006B52A2">
        <w:t xml:space="preserve">. The PCR setup for both primer sets included: Hot start </w:t>
      </w:r>
      <w:r w:rsidRPr="006B52A2">
        <w:rPr>
          <w:i/>
          <w:iCs/>
        </w:rPr>
        <w:t>Taq</w:t>
      </w:r>
      <w:r w:rsidRPr="006B52A2">
        <w:t xml:space="preserve"> 2X Master Mix (New England </w:t>
      </w:r>
      <w:proofErr w:type="spellStart"/>
      <w:r w:rsidRPr="006B52A2">
        <w:t>BioLabs</w:t>
      </w:r>
      <w:proofErr w:type="spellEnd"/>
      <w:r w:rsidRPr="006B52A2">
        <w:t>, Ipswich, MA, USA) following the manufacturer protocol for 50 µ</w:t>
      </w:r>
      <w:r>
        <w:t>l</w:t>
      </w:r>
      <w:r w:rsidRPr="006B52A2">
        <w:t xml:space="preserve"> volume reaction: 1 µ</w:t>
      </w:r>
      <w:r>
        <w:t>l</w:t>
      </w:r>
      <w:r w:rsidRPr="006B52A2">
        <w:t xml:space="preserve"> of 10 µM each primer, 25 ng of DNA, and nuclease-free water to 50</w:t>
      </w:r>
      <w:r>
        <w:t xml:space="preserve"> </w:t>
      </w:r>
      <w:r w:rsidRPr="006B52A2">
        <w:t>µ</w:t>
      </w:r>
      <w:r>
        <w:t>l</w:t>
      </w:r>
      <w:r w:rsidRPr="006B52A2">
        <w:t>.</w:t>
      </w:r>
      <w:r>
        <w:t xml:space="preserve"> A portion (10 </w:t>
      </w:r>
      <w:r w:rsidRPr="006B52A2">
        <w:t>µ</w:t>
      </w:r>
      <w:r>
        <w:t xml:space="preserve">l) of the resulting PCRs were used in gel electrophoresis (1% gel) to confirm the DNA band of the correct size. If a band of the expected size was present, these PCRs, along with the forward primer for each primer set, were sent to </w:t>
      </w:r>
      <w:r>
        <w:lastRenderedPageBreak/>
        <w:t>Eurofins Genomics for Sanger sequencing. The resulting chromatograms were viewed and manually inspected with 4Peaks v1.8 software (</w:t>
      </w:r>
      <w:r w:rsidRPr="00806BD8">
        <w:t>https://nucleobytes.com/4peaks/</w:t>
      </w:r>
      <w:r>
        <w:t xml:space="preserve">). The corresponding DNA sequences were saved as </w:t>
      </w:r>
      <w:proofErr w:type="spellStart"/>
      <w:r>
        <w:t>fasta</w:t>
      </w:r>
      <w:proofErr w:type="spellEnd"/>
      <w:r>
        <w:t xml:space="preserve"> files and were used with the search tool BLAST </w:t>
      </w:r>
      <w:r>
        <w:fldChar w:fldCharType="begin"/>
      </w:r>
      <w:r>
        <w:instrText xml:space="preserve"> ADDIN ZOTERO_ITEM CSL_CITATION {"citationID":"ZVDFH8fk","properties":{"formattedCitation":"(Altschul et al., 1990)","plainCitation":"(Altschul et al., 1990)","noteIndex":0},"citationItems":[{"id":2471,"uris":["http://zotero.org/users/5972767/items/3HLFJCA2"],"itemData":{"id":2471,"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schema":"https://github.com/citation-style-language/schema/raw/master/csl-citation.json"} </w:instrText>
      </w:r>
      <w:r>
        <w:fldChar w:fldCharType="separate"/>
      </w:r>
      <w:r>
        <w:rPr>
          <w:noProof/>
        </w:rPr>
        <w:t>(Altschul et al., 1990)</w:t>
      </w:r>
      <w:r>
        <w:fldChar w:fldCharType="end"/>
      </w:r>
      <w:r>
        <w:t xml:space="preserve"> to compare</w:t>
      </w:r>
      <w:r w:rsidR="00B0048B">
        <w:t xml:space="preserve"> </w:t>
      </w:r>
      <w:r>
        <w:t>again</w:t>
      </w:r>
      <w:r w:rsidR="00B0048B">
        <w:t>st</w:t>
      </w:r>
      <w:r>
        <w:t xml:space="preserve"> the NCBI non-redundant (nr) nucleotide database.</w:t>
      </w:r>
    </w:p>
    <w:p w14:paraId="46E5225C" w14:textId="77777777" w:rsidR="00332B46" w:rsidRDefault="00332B46" w:rsidP="0032255E">
      <w:pPr>
        <w:shd w:val="clear" w:color="auto" w:fill="FFFFFF"/>
        <w:rPr>
          <w:color w:val="222222"/>
        </w:rPr>
      </w:pPr>
    </w:p>
    <w:p w14:paraId="6100D1AD" w14:textId="77777777" w:rsidR="00907D76" w:rsidRDefault="00907D76" w:rsidP="0032255E">
      <w:pPr>
        <w:shd w:val="clear" w:color="auto" w:fill="FFFFFF"/>
        <w:rPr>
          <w:color w:val="222222"/>
        </w:rPr>
      </w:pPr>
    </w:p>
    <w:p w14:paraId="712CC395" w14:textId="77777777" w:rsidR="00907D76" w:rsidRDefault="00907D76" w:rsidP="0032255E">
      <w:pPr>
        <w:shd w:val="clear" w:color="auto" w:fill="FFFFFF"/>
        <w:rPr>
          <w:color w:val="222222"/>
        </w:rPr>
      </w:pPr>
    </w:p>
    <w:p w14:paraId="1A32B140" w14:textId="77777777" w:rsidR="00907D76" w:rsidRDefault="00907D76" w:rsidP="0032255E">
      <w:pPr>
        <w:shd w:val="clear" w:color="auto" w:fill="FFFFFF"/>
        <w:rPr>
          <w:color w:val="222222"/>
        </w:rPr>
      </w:pPr>
    </w:p>
    <w:p w14:paraId="4FBD2079" w14:textId="77777777" w:rsidR="00907D76" w:rsidRDefault="00907D76" w:rsidP="0032255E">
      <w:pPr>
        <w:shd w:val="clear" w:color="auto" w:fill="FFFFFF"/>
        <w:rPr>
          <w:color w:val="222222"/>
        </w:rPr>
      </w:pPr>
    </w:p>
    <w:p w14:paraId="2C0604B0" w14:textId="77777777" w:rsidR="00907D76" w:rsidRDefault="00907D76" w:rsidP="0032255E">
      <w:pPr>
        <w:shd w:val="clear" w:color="auto" w:fill="FFFFFF"/>
        <w:rPr>
          <w:color w:val="222222"/>
        </w:rPr>
      </w:pPr>
    </w:p>
    <w:p w14:paraId="4468CCB0" w14:textId="77777777" w:rsidR="00907D76" w:rsidRDefault="00907D76" w:rsidP="0032255E">
      <w:pPr>
        <w:shd w:val="clear" w:color="auto" w:fill="FFFFFF"/>
        <w:rPr>
          <w:color w:val="222222"/>
        </w:rPr>
      </w:pPr>
    </w:p>
    <w:p w14:paraId="11A25D8A" w14:textId="77777777" w:rsidR="00907D76" w:rsidRDefault="00907D76" w:rsidP="0032255E">
      <w:pPr>
        <w:shd w:val="clear" w:color="auto" w:fill="FFFFFF"/>
        <w:rPr>
          <w:color w:val="222222"/>
        </w:rPr>
      </w:pPr>
    </w:p>
    <w:p w14:paraId="0718D9F7" w14:textId="77777777" w:rsidR="00907D76" w:rsidRDefault="00907D76" w:rsidP="0032255E">
      <w:pPr>
        <w:shd w:val="clear" w:color="auto" w:fill="FFFFFF"/>
        <w:rPr>
          <w:color w:val="222222"/>
        </w:rPr>
      </w:pPr>
    </w:p>
    <w:p w14:paraId="2F72DA03" w14:textId="77777777" w:rsidR="00907D76" w:rsidRDefault="00907D76" w:rsidP="0032255E">
      <w:pPr>
        <w:shd w:val="clear" w:color="auto" w:fill="FFFFFF"/>
        <w:rPr>
          <w:color w:val="222222"/>
        </w:rPr>
      </w:pPr>
    </w:p>
    <w:p w14:paraId="19E24858" w14:textId="77777777" w:rsidR="00907D76" w:rsidRDefault="00907D76" w:rsidP="0032255E">
      <w:pPr>
        <w:shd w:val="clear" w:color="auto" w:fill="FFFFFF"/>
        <w:rPr>
          <w:color w:val="222222"/>
        </w:rPr>
      </w:pPr>
    </w:p>
    <w:p w14:paraId="65DE9C84" w14:textId="77777777" w:rsidR="00907D76" w:rsidRDefault="00907D76" w:rsidP="0032255E">
      <w:pPr>
        <w:shd w:val="clear" w:color="auto" w:fill="FFFFFF"/>
        <w:rPr>
          <w:color w:val="222222"/>
        </w:rPr>
      </w:pPr>
    </w:p>
    <w:p w14:paraId="0719B3D6" w14:textId="77777777" w:rsidR="00907D76" w:rsidRDefault="00907D76" w:rsidP="0032255E">
      <w:pPr>
        <w:shd w:val="clear" w:color="auto" w:fill="FFFFFF"/>
        <w:rPr>
          <w:color w:val="222222"/>
        </w:rPr>
      </w:pPr>
    </w:p>
    <w:p w14:paraId="37FF9C9F" w14:textId="77777777" w:rsidR="00907D76" w:rsidRDefault="00907D76" w:rsidP="0032255E">
      <w:pPr>
        <w:shd w:val="clear" w:color="auto" w:fill="FFFFFF"/>
        <w:rPr>
          <w:color w:val="222222"/>
        </w:rPr>
      </w:pPr>
    </w:p>
    <w:p w14:paraId="79D755B3" w14:textId="77777777" w:rsidR="00907D76" w:rsidRDefault="00907D76" w:rsidP="0032255E">
      <w:pPr>
        <w:shd w:val="clear" w:color="auto" w:fill="FFFFFF"/>
        <w:rPr>
          <w:color w:val="222222"/>
        </w:rPr>
      </w:pPr>
    </w:p>
    <w:p w14:paraId="71F3FEB1" w14:textId="77777777" w:rsidR="00907D76" w:rsidRDefault="00907D76" w:rsidP="0032255E">
      <w:pPr>
        <w:shd w:val="clear" w:color="auto" w:fill="FFFFFF"/>
        <w:rPr>
          <w:color w:val="222222"/>
        </w:rPr>
      </w:pPr>
    </w:p>
    <w:p w14:paraId="7444595A" w14:textId="77777777" w:rsidR="00907D76" w:rsidRDefault="00907D76" w:rsidP="0032255E">
      <w:pPr>
        <w:shd w:val="clear" w:color="auto" w:fill="FFFFFF"/>
        <w:rPr>
          <w:color w:val="222222"/>
        </w:rPr>
      </w:pPr>
    </w:p>
    <w:p w14:paraId="04E94085" w14:textId="77777777" w:rsidR="00907D76" w:rsidRDefault="00907D76" w:rsidP="0032255E">
      <w:pPr>
        <w:shd w:val="clear" w:color="auto" w:fill="FFFFFF"/>
        <w:rPr>
          <w:color w:val="222222"/>
        </w:rPr>
      </w:pPr>
    </w:p>
    <w:p w14:paraId="1DFB72A9" w14:textId="77777777" w:rsidR="00907D76" w:rsidRDefault="00907D76" w:rsidP="0032255E">
      <w:pPr>
        <w:shd w:val="clear" w:color="auto" w:fill="FFFFFF"/>
        <w:rPr>
          <w:color w:val="222222"/>
        </w:rPr>
      </w:pPr>
    </w:p>
    <w:p w14:paraId="5B9808BB" w14:textId="77777777" w:rsidR="00907D76" w:rsidRDefault="00907D76" w:rsidP="0032255E">
      <w:pPr>
        <w:shd w:val="clear" w:color="auto" w:fill="FFFFFF"/>
        <w:rPr>
          <w:color w:val="222222"/>
        </w:rPr>
      </w:pPr>
    </w:p>
    <w:p w14:paraId="2B1BC054" w14:textId="77777777" w:rsidR="00907D76" w:rsidRDefault="00907D76" w:rsidP="0032255E">
      <w:pPr>
        <w:shd w:val="clear" w:color="auto" w:fill="FFFFFF"/>
        <w:rPr>
          <w:color w:val="222222"/>
        </w:rPr>
      </w:pPr>
    </w:p>
    <w:p w14:paraId="583EE0AB" w14:textId="77777777" w:rsidR="000A1486" w:rsidRDefault="000A1486" w:rsidP="0032255E">
      <w:pPr>
        <w:shd w:val="clear" w:color="auto" w:fill="FFFFFF"/>
        <w:rPr>
          <w:color w:val="222222"/>
        </w:rPr>
      </w:pPr>
    </w:p>
    <w:p w14:paraId="5717BD16" w14:textId="77777777" w:rsidR="000A1486" w:rsidRDefault="000A1486" w:rsidP="0032255E">
      <w:pPr>
        <w:shd w:val="clear" w:color="auto" w:fill="FFFFFF"/>
        <w:rPr>
          <w:color w:val="222222"/>
        </w:rPr>
      </w:pPr>
    </w:p>
    <w:p w14:paraId="21377EC9" w14:textId="77777777" w:rsidR="000A1486" w:rsidRDefault="000A1486" w:rsidP="0032255E">
      <w:pPr>
        <w:shd w:val="clear" w:color="auto" w:fill="FFFFFF"/>
        <w:rPr>
          <w:color w:val="222222"/>
        </w:rPr>
      </w:pPr>
    </w:p>
    <w:p w14:paraId="33C08827" w14:textId="77777777" w:rsidR="000A1486" w:rsidRDefault="000A1486" w:rsidP="0032255E">
      <w:pPr>
        <w:shd w:val="clear" w:color="auto" w:fill="FFFFFF"/>
        <w:rPr>
          <w:color w:val="222222"/>
        </w:rPr>
      </w:pPr>
    </w:p>
    <w:p w14:paraId="2FB34340" w14:textId="77777777" w:rsidR="000A1486" w:rsidRDefault="000A1486" w:rsidP="0032255E">
      <w:pPr>
        <w:shd w:val="clear" w:color="auto" w:fill="FFFFFF"/>
        <w:rPr>
          <w:color w:val="222222"/>
        </w:rPr>
      </w:pPr>
    </w:p>
    <w:p w14:paraId="3DB27057" w14:textId="77777777" w:rsidR="000A1486" w:rsidRDefault="000A1486" w:rsidP="0032255E">
      <w:pPr>
        <w:shd w:val="clear" w:color="auto" w:fill="FFFFFF"/>
        <w:rPr>
          <w:color w:val="222222"/>
        </w:rPr>
      </w:pPr>
    </w:p>
    <w:p w14:paraId="470997BB" w14:textId="77777777" w:rsidR="000A1486" w:rsidRDefault="000A1486" w:rsidP="0032255E">
      <w:pPr>
        <w:shd w:val="clear" w:color="auto" w:fill="FFFFFF"/>
        <w:rPr>
          <w:color w:val="222222"/>
        </w:rPr>
      </w:pPr>
    </w:p>
    <w:p w14:paraId="186C4A2B" w14:textId="77777777" w:rsidR="000A1486" w:rsidRDefault="000A1486" w:rsidP="0032255E">
      <w:pPr>
        <w:shd w:val="clear" w:color="auto" w:fill="FFFFFF"/>
        <w:rPr>
          <w:color w:val="222222"/>
        </w:rPr>
      </w:pPr>
    </w:p>
    <w:p w14:paraId="6690F15C" w14:textId="77777777" w:rsidR="000A1486" w:rsidRDefault="000A1486" w:rsidP="0032255E">
      <w:pPr>
        <w:shd w:val="clear" w:color="auto" w:fill="FFFFFF"/>
        <w:rPr>
          <w:color w:val="222222"/>
        </w:rPr>
      </w:pPr>
    </w:p>
    <w:p w14:paraId="780615B7" w14:textId="77777777" w:rsidR="000A1486" w:rsidRDefault="000A1486" w:rsidP="0032255E">
      <w:pPr>
        <w:shd w:val="clear" w:color="auto" w:fill="FFFFFF"/>
        <w:rPr>
          <w:color w:val="222222"/>
        </w:rPr>
      </w:pPr>
    </w:p>
    <w:p w14:paraId="69D53698" w14:textId="77777777" w:rsidR="000A1486" w:rsidRDefault="000A1486" w:rsidP="0032255E">
      <w:pPr>
        <w:shd w:val="clear" w:color="auto" w:fill="FFFFFF"/>
        <w:rPr>
          <w:color w:val="222222"/>
        </w:rPr>
      </w:pPr>
    </w:p>
    <w:p w14:paraId="075F4AB2" w14:textId="77777777" w:rsidR="000A1486" w:rsidRDefault="000A1486" w:rsidP="0032255E">
      <w:pPr>
        <w:shd w:val="clear" w:color="auto" w:fill="FFFFFF"/>
        <w:rPr>
          <w:color w:val="222222"/>
        </w:rPr>
      </w:pPr>
    </w:p>
    <w:p w14:paraId="4E7A3FBD" w14:textId="77777777" w:rsidR="000A1486" w:rsidRDefault="000A1486" w:rsidP="0032255E">
      <w:pPr>
        <w:shd w:val="clear" w:color="auto" w:fill="FFFFFF"/>
        <w:rPr>
          <w:color w:val="222222"/>
        </w:rPr>
      </w:pPr>
    </w:p>
    <w:p w14:paraId="3B773DAF" w14:textId="77777777" w:rsidR="000A1486" w:rsidRDefault="000A1486" w:rsidP="0032255E">
      <w:pPr>
        <w:shd w:val="clear" w:color="auto" w:fill="FFFFFF"/>
        <w:rPr>
          <w:color w:val="222222"/>
        </w:rPr>
      </w:pPr>
    </w:p>
    <w:p w14:paraId="73FDCD2F" w14:textId="77777777" w:rsidR="000A1486" w:rsidRDefault="000A1486" w:rsidP="0032255E">
      <w:pPr>
        <w:shd w:val="clear" w:color="auto" w:fill="FFFFFF"/>
        <w:rPr>
          <w:color w:val="222222"/>
        </w:rPr>
      </w:pPr>
    </w:p>
    <w:p w14:paraId="6F56942F" w14:textId="0DDF1FD3" w:rsidR="00201FD4" w:rsidRPr="00907D76" w:rsidRDefault="0032255E" w:rsidP="00907D76">
      <w:pPr>
        <w:shd w:val="clear" w:color="auto" w:fill="FFFFFF"/>
        <w:rPr>
          <w:i/>
          <w:iCs/>
          <w:color w:val="222222"/>
        </w:rPr>
      </w:pPr>
      <w:r w:rsidRPr="0032255E">
        <w:rPr>
          <w:i/>
          <w:iCs/>
          <w:color w:val="222222"/>
        </w:rPr>
        <w:lastRenderedPageBreak/>
        <w:t>Supplementary Figures</w:t>
      </w:r>
    </w:p>
    <w:p w14:paraId="677FC66F" w14:textId="77777777" w:rsidR="00201FD4" w:rsidRDefault="00201FD4" w:rsidP="00201FD4"/>
    <w:p w14:paraId="2BEC77CD" w14:textId="77777777" w:rsidR="00201FD4" w:rsidRDefault="00201FD4" w:rsidP="00201FD4">
      <w:r>
        <w:rPr>
          <w:noProof/>
        </w:rPr>
        <w:drawing>
          <wp:inline distT="0" distB="0" distL="0" distR="0" wp14:anchorId="6C9098D3" wp14:editId="4230C932">
            <wp:extent cx="5008098" cy="5963704"/>
            <wp:effectExtent l="0" t="0" r="0" b="5715"/>
            <wp:docPr id="453684797" name="Picture 4" descr="A collage of microscopic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684797" name="Picture 4" descr="A collage of microscopic imag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30316" cy="5990162"/>
                    </a:xfrm>
                    <a:prstGeom prst="rect">
                      <a:avLst/>
                    </a:prstGeom>
                  </pic:spPr>
                </pic:pic>
              </a:graphicData>
            </a:graphic>
          </wp:inline>
        </w:drawing>
      </w:r>
    </w:p>
    <w:p w14:paraId="29BCC765" w14:textId="77777777" w:rsidR="00201FD4" w:rsidRDefault="00201FD4" w:rsidP="00201FD4"/>
    <w:p w14:paraId="4A3A31F3" w14:textId="485A8525" w:rsidR="00201FD4" w:rsidRPr="00201FD4" w:rsidRDefault="00201FD4" w:rsidP="00201FD4">
      <w:r w:rsidRPr="00201FD4">
        <w:t xml:space="preserve">Figure S1. Subset of spicule and sponge images. Oxea megascleres and </w:t>
      </w:r>
      <w:proofErr w:type="spellStart"/>
      <w:r w:rsidRPr="00201FD4">
        <w:t>gemmulosceres</w:t>
      </w:r>
      <w:proofErr w:type="spellEnd"/>
      <w:r w:rsidRPr="00201FD4">
        <w:t xml:space="preserve"> of </w:t>
      </w:r>
      <w:proofErr w:type="spellStart"/>
      <w:r w:rsidRPr="00201FD4">
        <w:rPr>
          <w:i/>
          <w:iCs/>
        </w:rPr>
        <w:t>Radiospongilla</w:t>
      </w:r>
      <w:proofErr w:type="spellEnd"/>
      <w:r w:rsidRPr="00201FD4">
        <w:rPr>
          <w:i/>
          <w:iCs/>
        </w:rPr>
        <w:t xml:space="preserve"> </w:t>
      </w:r>
      <w:proofErr w:type="spellStart"/>
      <w:r w:rsidRPr="00201FD4">
        <w:rPr>
          <w:i/>
          <w:iCs/>
        </w:rPr>
        <w:t>crateriformis</w:t>
      </w:r>
      <w:proofErr w:type="spellEnd"/>
      <w:r w:rsidRPr="00201FD4">
        <w:t xml:space="preserve"> (A-C), oxea megasclere and </w:t>
      </w:r>
      <w:proofErr w:type="spellStart"/>
      <w:r w:rsidRPr="00201FD4">
        <w:t>gemmoscleres</w:t>
      </w:r>
      <w:proofErr w:type="spellEnd"/>
      <w:r w:rsidRPr="00201FD4">
        <w:t xml:space="preserve"> of </w:t>
      </w:r>
      <w:proofErr w:type="spellStart"/>
      <w:r w:rsidRPr="00201FD4">
        <w:rPr>
          <w:i/>
          <w:iCs/>
        </w:rPr>
        <w:t>Trochospongilla</w:t>
      </w:r>
      <w:proofErr w:type="spellEnd"/>
      <w:r w:rsidRPr="00201FD4">
        <w:rPr>
          <w:i/>
          <w:iCs/>
        </w:rPr>
        <w:t xml:space="preserve"> </w:t>
      </w:r>
      <w:proofErr w:type="spellStart"/>
      <w:r w:rsidRPr="00201FD4">
        <w:rPr>
          <w:i/>
          <w:iCs/>
        </w:rPr>
        <w:t>horrida</w:t>
      </w:r>
      <w:proofErr w:type="spellEnd"/>
      <w:r w:rsidRPr="00201FD4">
        <w:rPr>
          <w:i/>
          <w:iCs/>
        </w:rPr>
        <w:t xml:space="preserve"> </w:t>
      </w:r>
      <w:r w:rsidRPr="00201FD4">
        <w:t xml:space="preserve">(D), oxea megascleres and two </w:t>
      </w:r>
      <w:proofErr w:type="spellStart"/>
      <w:r w:rsidRPr="00201FD4">
        <w:t>gemmosclere</w:t>
      </w:r>
      <w:proofErr w:type="spellEnd"/>
      <w:r w:rsidRPr="00201FD4">
        <w:t xml:space="preserve"> types of </w:t>
      </w:r>
      <w:proofErr w:type="spellStart"/>
      <w:r w:rsidRPr="00201FD4">
        <w:rPr>
          <w:i/>
          <w:iCs/>
        </w:rPr>
        <w:t>Eunapius</w:t>
      </w:r>
      <w:proofErr w:type="spellEnd"/>
      <w:r w:rsidRPr="00201FD4">
        <w:rPr>
          <w:i/>
          <w:iCs/>
        </w:rPr>
        <w:t xml:space="preserve"> fragilis</w:t>
      </w:r>
      <w:r w:rsidRPr="00201FD4">
        <w:t xml:space="preserve"> (</w:t>
      </w:r>
      <w:proofErr w:type="gramStart"/>
      <w:r w:rsidRPr="00201FD4">
        <w:t>E,F</w:t>
      </w:r>
      <w:proofErr w:type="gramEnd"/>
      <w:r w:rsidRPr="00201FD4">
        <w:t xml:space="preserve">), oxea megascleres of putative </w:t>
      </w:r>
      <w:r w:rsidRPr="00201FD4">
        <w:rPr>
          <w:i/>
          <w:iCs/>
        </w:rPr>
        <w:t xml:space="preserve">R. </w:t>
      </w:r>
      <w:proofErr w:type="spellStart"/>
      <w:r w:rsidRPr="00201FD4">
        <w:rPr>
          <w:i/>
          <w:iCs/>
        </w:rPr>
        <w:t>crateriformis</w:t>
      </w:r>
      <w:proofErr w:type="spellEnd"/>
      <w:r w:rsidRPr="00201FD4">
        <w:t xml:space="preserve"> from the Watauga </w:t>
      </w:r>
      <w:r w:rsidR="00582C76">
        <w:t>River</w:t>
      </w:r>
      <w:r w:rsidRPr="00201FD4">
        <w:t xml:space="preserve"> (G), and example live sponge images of sampled specimens (H-L). Sample identification by site and/or number are shown for each image. NE = New </w:t>
      </w:r>
      <w:r w:rsidR="00582C76">
        <w:t>River</w:t>
      </w:r>
      <w:r w:rsidRPr="00201FD4">
        <w:t xml:space="preserve">, HA = hatchery, JF = Jacob Fork </w:t>
      </w:r>
      <w:r w:rsidR="00582C76">
        <w:t>River</w:t>
      </w:r>
      <w:r w:rsidRPr="00201FD4">
        <w:t xml:space="preserve">, WA = Watauga </w:t>
      </w:r>
      <w:r w:rsidR="00582C76">
        <w:t>River</w:t>
      </w:r>
      <w:r w:rsidRPr="00201FD4">
        <w:t>.</w:t>
      </w:r>
    </w:p>
    <w:p w14:paraId="359B2353" w14:textId="77777777" w:rsidR="00201FD4" w:rsidRDefault="00201FD4" w:rsidP="00201FD4"/>
    <w:p w14:paraId="1BA6FE26" w14:textId="77777777" w:rsidR="00201FD4" w:rsidRDefault="00201FD4" w:rsidP="00201FD4"/>
    <w:p w14:paraId="7070A6DB" w14:textId="77777777" w:rsidR="00201FD4" w:rsidRDefault="00201FD4" w:rsidP="00201FD4"/>
    <w:p w14:paraId="2CBE2276" w14:textId="77777777" w:rsidR="00201FD4" w:rsidRDefault="00201FD4" w:rsidP="00201FD4"/>
    <w:p w14:paraId="153CC8EF" w14:textId="1ACFE520" w:rsidR="00201FD4" w:rsidRDefault="00DE1707" w:rsidP="00201FD4">
      <w:r>
        <w:rPr>
          <w:noProof/>
          <w14:ligatures w14:val="standardContextual"/>
        </w:rPr>
        <w:drawing>
          <wp:inline distT="0" distB="0" distL="0" distR="0" wp14:anchorId="3495CFDF" wp14:editId="1C944F4D">
            <wp:extent cx="5943600" cy="2078355"/>
            <wp:effectExtent l="0" t="0" r="0" b="4445"/>
            <wp:docPr id="78399606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996067" name="Picture 1" descr="A screenshot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078355"/>
                    </a:xfrm>
                    <a:prstGeom prst="rect">
                      <a:avLst/>
                    </a:prstGeom>
                  </pic:spPr>
                </pic:pic>
              </a:graphicData>
            </a:graphic>
          </wp:inline>
        </w:drawing>
      </w:r>
    </w:p>
    <w:p w14:paraId="57F537EA" w14:textId="77777777" w:rsidR="00201FD4" w:rsidRDefault="00201FD4" w:rsidP="00201FD4"/>
    <w:p w14:paraId="756EE399" w14:textId="537C360A" w:rsidR="00201FD4" w:rsidRPr="00201FD4" w:rsidRDefault="00201FD4" w:rsidP="00201FD4">
      <w:r w:rsidRPr="00201FD4">
        <w:t xml:space="preserve">Figure S2. Rarefaction (A) and alpha diversity (B) of 16S rRNA gene sequencing of freshwater sponges and corresponding water samples. Sponge and water samples were sequenced to saturation (A). The vertical line marks the sample with the lowest number of reads. Shannon and inverse Simpson diversity metrics were used to examine alpha diversity in sponge and water samples, colors correspond to sample location (B). </w:t>
      </w:r>
    </w:p>
    <w:p w14:paraId="3A1E4B62" w14:textId="59F00CCE" w:rsidR="00201FD4" w:rsidRPr="00201FD4" w:rsidRDefault="00201FD4" w:rsidP="00201FD4"/>
    <w:p w14:paraId="373ED089" w14:textId="77777777" w:rsidR="00201FD4" w:rsidRDefault="00201FD4" w:rsidP="00201FD4"/>
    <w:p w14:paraId="7FD2DAC0" w14:textId="77777777" w:rsidR="00201FD4" w:rsidRDefault="00201FD4" w:rsidP="00201FD4"/>
    <w:p w14:paraId="571F06C9" w14:textId="77777777" w:rsidR="00201FD4" w:rsidRDefault="00201FD4" w:rsidP="00201FD4"/>
    <w:p w14:paraId="5C5443C8" w14:textId="77777777" w:rsidR="00201FD4" w:rsidRDefault="00201FD4" w:rsidP="00201FD4"/>
    <w:p w14:paraId="27B925AD" w14:textId="77777777" w:rsidR="00201FD4" w:rsidRDefault="00201FD4" w:rsidP="00201FD4"/>
    <w:p w14:paraId="04E72568" w14:textId="77777777" w:rsidR="00201FD4" w:rsidRDefault="00201FD4" w:rsidP="00201FD4"/>
    <w:p w14:paraId="3292CC2A" w14:textId="77777777" w:rsidR="00201FD4" w:rsidRDefault="00201FD4" w:rsidP="00201FD4"/>
    <w:p w14:paraId="44AF48BD" w14:textId="77777777" w:rsidR="00201FD4" w:rsidRDefault="00201FD4" w:rsidP="00201FD4"/>
    <w:p w14:paraId="13866091" w14:textId="77777777" w:rsidR="00201FD4" w:rsidRDefault="00201FD4" w:rsidP="00201FD4"/>
    <w:p w14:paraId="25334F5A" w14:textId="77777777" w:rsidR="00201FD4" w:rsidRDefault="00201FD4" w:rsidP="00201FD4"/>
    <w:p w14:paraId="3C77FDC5" w14:textId="77777777" w:rsidR="00201FD4" w:rsidRDefault="00201FD4" w:rsidP="00201FD4"/>
    <w:p w14:paraId="624F52BE" w14:textId="77777777" w:rsidR="00201FD4" w:rsidRDefault="00201FD4" w:rsidP="00201FD4"/>
    <w:p w14:paraId="18263D9C" w14:textId="77777777" w:rsidR="00201FD4" w:rsidRDefault="00201FD4" w:rsidP="00201FD4"/>
    <w:p w14:paraId="0E164372" w14:textId="77777777" w:rsidR="00201FD4" w:rsidRDefault="00201FD4" w:rsidP="00201FD4"/>
    <w:p w14:paraId="0726219E" w14:textId="77777777" w:rsidR="00201FD4" w:rsidRDefault="00201FD4" w:rsidP="00201FD4">
      <w:pPr>
        <w:jc w:val="center"/>
      </w:pPr>
      <w:r w:rsidRPr="006F14DF">
        <w:rPr>
          <w:noProof/>
        </w:rPr>
        <w:lastRenderedPageBreak/>
        <w:drawing>
          <wp:inline distT="0" distB="0" distL="0" distR="0" wp14:anchorId="4DCA4105" wp14:editId="632D2EC9">
            <wp:extent cx="4649372" cy="260235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55373" cy="2605716"/>
                    </a:xfrm>
                    <a:prstGeom prst="rect">
                      <a:avLst/>
                    </a:prstGeom>
                  </pic:spPr>
                </pic:pic>
              </a:graphicData>
            </a:graphic>
          </wp:inline>
        </w:drawing>
      </w:r>
    </w:p>
    <w:p w14:paraId="5CE45C86" w14:textId="77777777" w:rsidR="00201FD4" w:rsidRDefault="00201FD4" w:rsidP="00201FD4"/>
    <w:p w14:paraId="3FBE6E60" w14:textId="5F31FF30" w:rsidR="00201FD4" w:rsidRPr="00201FD4" w:rsidRDefault="00201FD4" w:rsidP="00201FD4">
      <w:r w:rsidRPr="00201FD4">
        <w:t xml:space="preserve">Figure S3. Temperature data for cranberry creek (36.5697, -81.327), located near New River State Park, where the New </w:t>
      </w:r>
      <w:r w:rsidR="00582C76">
        <w:t>River</w:t>
      </w:r>
      <w:r w:rsidRPr="00201FD4">
        <w:t xml:space="preserve"> sponges were sampled each month July through September. Temperature data were obtained from the New River Conservancy (</w:t>
      </w:r>
      <w:hyperlink r:id="rId10" w:history="1">
        <w:r w:rsidRPr="00201FD4">
          <w:rPr>
            <w:rStyle w:val="Hyperlink"/>
          </w:rPr>
          <w:t>https://www.newriverconservancy.org/wqhome</w:t>
        </w:r>
      </w:hyperlink>
      <w:r w:rsidRPr="00201FD4">
        <w:t>). The blue bars denote the year of sampling for the current study and temperature for other years are provided for context.</w:t>
      </w:r>
    </w:p>
    <w:p w14:paraId="079D2FB8" w14:textId="77777777" w:rsidR="00201FD4" w:rsidRDefault="00201FD4" w:rsidP="00201FD4"/>
    <w:p w14:paraId="343C6D54" w14:textId="77777777" w:rsidR="00201FD4" w:rsidRDefault="00201FD4" w:rsidP="00201FD4"/>
    <w:p w14:paraId="0D3AEDEF" w14:textId="77777777" w:rsidR="00201FD4" w:rsidRDefault="00201FD4" w:rsidP="00201FD4"/>
    <w:p w14:paraId="28C6A911" w14:textId="77777777" w:rsidR="00201FD4" w:rsidRDefault="00201FD4" w:rsidP="00201FD4"/>
    <w:p w14:paraId="6850B057" w14:textId="77777777" w:rsidR="00201FD4" w:rsidRDefault="00201FD4" w:rsidP="00201FD4"/>
    <w:p w14:paraId="1536A5F1" w14:textId="4FC21C30" w:rsidR="00201FD4" w:rsidRDefault="00201FD4" w:rsidP="00201FD4"/>
    <w:p w14:paraId="6C88CA91" w14:textId="0251A6DF" w:rsidR="00201FD4" w:rsidRDefault="00201FD4" w:rsidP="00201FD4"/>
    <w:p w14:paraId="56D00978" w14:textId="4EB4D7C8" w:rsidR="00201FD4" w:rsidRDefault="00201FD4" w:rsidP="00201FD4"/>
    <w:p w14:paraId="060836E9" w14:textId="77777777" w:rsidR="00201FD4" w:rsidRDefault="00201FD4" w:rsidP="00201FD4"/>
    <w:p w14:paraId="042F34DB" w14:textId="5C411A70" w:rsidR="00201FD4" w:rsidRDefault="00201FD4" w:rsidP="00201FD4"/>
    <w:p w14:paraId="220B6F7B" w14:textId="4BF540A9" w:rsidR="00201FD4" w:rsidRDefault="00201FD4" w:rsidP="00201FD4"/>
    <w:p w14:paraId="2BC084D2" w14:textId="77777777" w:rsidR="00201FD4" w:rsidRDefault="00201FD4" w:rsidP="00201FD4"/>
    <w:p w14:paraId="13B43C8A" w14:textId="77777777" w:rsidR="00201FD4" w:rsidRDefault="00201FD4" w:rsidP="00201FD4"/>
    <w:p w14:paraId="04834238" w14:textId="504385B6" w:rsidR="00201FD4" w:rsidRDefault="00201FD4" w:rsidP="00201FD4"/>
    <w:p w14:paraId="3A9007C8" w14:textId="0AA40893" w:rsidR="00201FD4" w:rsidRDefault="00201FD4" w:rsidP="00201FD4"/>
    <w:p w14:paraId="4287484A" w14:textId="4C71736F" w:rsidR="00201FD4" w:rsidRDefault="00201FD4" w:rsidP="00201FD4"/>
    <w:p w14:paraId="6E08211C" w14:textId="77777777" w:rsidR="00946E13" w:rsidRDefault="00946E13" w:rsidP="00201FD4"/>
    <w:p w14:paraId="5AD0A754" w14:textId="77777777" w:rsidR="00946E13" w:rsidRDefault="00946E13" w:rsidP="00201FD4"/>
    <w:p w14:paraId="0AC07515" w14:textId="77777777" w:rsidR="00946E13" w:rsidRDefault="00946E13" w:rsidP="00201FD4"/>
    <w:p w14:paraId="0B548EC7" w14:textId="77777777" w:rsidR="00946E13" w:rsidRDefault="00946E13" w:rsidP="00201FD4"/>
    <w:p w14:paraId="0C41B7B3" w14:textId="77777777" w:rsidR="00946E13" w:rsidRDefault="00946E13" w:rsidP="00201FD4"/>
    <w:p w14:paraId="38CC3F3E" w14:textId="77777777" w:rsidR="00946E13" w:rsidRDefault="00946E13" w:rsidP="00201FD4"/>
    <w:p w14:paraId="5EDB6141" w14:textId="77777777" w:rsidR="00946E13" w:rsidRDefault="00946E13" w:rsidP="00201FD4"/>
    <w:p w14:paraId="7D2461FC" w14:textId="77777777" w:rsidR="00946E13" w:rsidRDefault="00946E13" w:rsidP="00201FD4"/>
    <w:p w14:paraId="1B44DDB9" w14:textId="77777777" w:rsidR="00946E13" w:rsidRDefault="00946E13" w:rsidP="00201FD4"/>
    <w:p w14:paraId="49FB54DA" w14:textId="77777777" w:rsidR="00946E13" w:rsidRDefault="00946E13" w:rsidP="00201FD4"/>
    <w:p w14:paraId="0E46848F" w14:textId="7F5D7CB6" w:rsidR="00946E13" w:rsidRDefault="00946E13" w:rsidP="00201FD4">
      <w:r>
        <w:rPr>
          <w:noProof/>
          <w14:ligatures w14:val="standardContextual"/>
        </w:rPr>
        <w:lastRenderedPageBreak/>
        <w:drawing>
          <wp:inline distT="0" distB="0" distL="0" distR="0" wp14:anchorId="408652D8" wp14:editId="74C1E65A">
            <wp:extent cx="5943600" cy="2840355"/>
            <wp:effectExtent l="0" t="0" r="0" b="4445"/>
            <wp:docPr id="1077504214"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504214" name="Picture 2" descr="A screenshot of a computer scree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840355"/>
                    </a:xfrm>
                    <a:prstGeom prst="rect">
                      <a:avLst/>
                    </a:prstGeom>
                  </pic:spPr>
                </pic:pic>
              </a:graphicData>
            </a:graphic>
          </wp:inline>
        </w:drawing>
      </w:r>
    </w:p>
    <w:p w14:paraId="23BFD432" w14:textId="3E1EFBC0" w:rsidR="00946E13" w:rsidRDefault="00946E13" w:rsidP="00201FD4"/>
    <w:p w14:paraId="20A3C89F" w14:textId="58E59743" w:rsidR="00946E13" w:rsidRDefault="00946E13" w:rsidP="00201FD4"/>
    <w:p w14:paraId="5AED2768" w14:textId="717BFF8E" w:rsidR="00201FD4" w:rsidRPr="00201FD4" w:rsidRDefault="00201FD4" w:rsidP="00201FD4">
      <w:r w:rsidRPr="00201FD4">
        <w:t>Figure S4. Heatmaps of the “top 100” ASVs for the taxonomic classes of Bacteroidetes (</w:t>
      </w:r>
      <w:proofErr w:type="spellStart"/>
      <w:r w:rsidRPr="00201FD4">
        <w:t>Bacteroidota</w:t>
      </w:r>
      <w:proofErr w:type="spellEnd"/>
      <w:r w:rsidRPr="00201FD4">
        <w:t xml:space="preserve">) and </w:t>
      </w:r>
      <w:proofErr w:type="spellStart"/>
      <w:r w:rsidRPr="00201FD4">
        <w:t>Alphaproteobacteria</w:t>
      </w:r>
      <w:proofErr w:type="spellEnd"/>
      <w:r w:rsidRPr="00201FD4">
        <w:t xml:space="preserve"> (Proteobacteria). </w:t>
      </w:r>
      <w:r w:rsidR="00946E13">
        <w:t>The orange markers denote taxa listed in Table 3.</w:t>
      </w:r>
    </w:p>
    <w:p w14:paraId="570DA988" w14:textId="112859A8" w:rsidR="00201FD4" w:rsidRDefault="00201FD4" w:rsidP="00201FD4"/>
    <w:p w14:paraId="422D9DB3" w14:textId="6F4192D4" w:rsidR="00201FD4" w:rsidRDefault="00201FD4" w:rsidP="00201FD4"/>
    <w:p w14:paraId="6B07A6F4" w14:textId="720634DE" w:rsidR="00201FD4" w:rsidRDefault="00201FD4" w:rsidP="00201FD4"/>
    <w:p w14:paraId="1F9CD10F" w14:textId="284D018D" w:rsidR="00201FD4" w:rsidRDefault="00201FD4" w:rsidP="00201FD4"/>
    <w:p w14:paraId="5E0CEE03" w14:textId="59A7660A" w:rsidR="00201FD4" w:rsidRDefault="00201FD4" w:rsidP="00201FD4"/>
    <w:p w14:paraId="3113C075" w14:textId="5B112BD8" w:rsidR="00201FD4" w:rsidRDefault="00201FD4" w:rsidP="00201FD4"/>
    <w:p w14:paraId="5DCB1A66" w14:textId="74A707C9" w:rsidR="00201FD4" w:rsidRDefault="00201FD4" w:rsidP="00201FD4"/>
    <w:p w14:paraId="53C0A959" w14:textId="543ADAD4" w:rsidR="00201FD4" w:rsidRDefault="00201FD4" w:rsidP="00201FD4"/>
    <w:p w14:paraId="212DA38F" w14:textId="32976167" w:rsidR="00201FD4" w:rsidRDefault="00201FD4" w:rsidP="00201FD4"/>
    <w:p w14:paraId="6EE871D3" w14:textId="77777777" w:rsidR="00201FD4" w:rsidRDefault="00201FD4" w:rsidP="00201FD4"/>
    <w:p w14:paraId="6663936D" w14:textId="77777777" w:rsidR="00201FD4" w:rsidRDefault="00201FD4" w:rsidP="00201FD4"/>
    <w:p w14:paraId="151BAC78" w14:textId="77777777" w:rsidR="00201FD4" w:rsidRDefault="00201FD4" w:rsidP="00201FD4"/>
    <w:p w14:paraId="61B43256" w14:textId="77777777" w:rsidR="00201FD4" w:rsidRDefault="00201FD4" w:rsidP="00201FD4"/>
    <w:p w14:paraId="62AE59BF" w14:textId="77777777" w:rsidR="00946E13" w:rsidRDefault="00946E13" w:rsidP="00201FD4"/>
    <w:p w14:paraId="5FAF1468" w14:textId="77777777" w:rsidR="00946E13" w:rsidRDefault="00946E13" w:rsidP="00201FD4"/>
    <w:p w14:paraId="152A1BB8" w14:textId="77777777" w:rsidR="00946E13" w:rsidRDefault="00946E13" w:rsidP="00201FD4"/>
    <w:p w14:paraId="5584A73F" w14:textId="77777777" w:rsidR="00946E13" w:rsidRDefault="00946E13" w:rsidP="00201FD4"/>
    <w:p w14:paraId="3FC858F7" w14:textId="77777777" w:rsidR="00946E13" w:rsidRDefault="00946E13" w:rsidP="00201FD4"/>
    <w:p w14:paraId="014D67E8" w14:textId="77777777" w:rsidR="00946E13" w:rsidRDefault="00946E13" w:rsidP="00201FD4"/>
    <w:p w14:paraId="58FBF6AA" w14:textId="77777777" w:rsidR="00201FD4" w:rsidRDefault="00201FD4" w:rsidP="00201FD4">
      <w:r w:rsidRPr="006F14DF">
        <w:rPr>
          <w:noProof/>
        </w:rPr>
        <w:lastRenderedPageBreak/>
        <w:drawing>
          <wp:inline distT="0" distB="0" distL="0" distR="0" wp14:anchorId="2AEDA798" wp14:editId="7A43301B">
            <wp:extent cx="5272518" cy="6386732"/>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8651" cy="6394162"/>
                    </a:xfrm>
                    <a:prstGeom prst="rect">
                      <a:avLst/>
                    </a:prstGeom>
                  </pic:spPr>
                </pic:pic>
              </a:graphicData>
            </a:graphic>
          </wp:inline>
        </w:drawing>
      </w:r>
    </w:p>
    <w:p w14:paraId="5532C766" w14:textId="77777777" w:rsidR="00201FD4" w:rsidRDefault="00201FD4" w:rsidP="00201FD4"/>
    <w:p w14:paraId="5C0C3581" w14:textId="77777777" w:rsidR="00907D76" w:rsidRDefault="00907D76" w:rsidP="00201FD4"/>
    <w:p w14:paraId="249CD9F5" w14:textId="283D1F84" w:rsidR="00907D76" w:rsidRPr="00201FD4" w:rsidRDefault="00907D76" w:rsidP="00907D76">
      <w:r w:rsidRPr="00201FD4">
        <w:t xml:space="preserve">Figure S5. Inorganic nutrients from the New </w:t>
      </w:r>
      <w:r w:rsidR="00582C76">
        <w:t>River</w:t>
      </w:r>
      <w:r w:rsidRPr="00201FD4">
        <w:t xml:space="preserve"> (NR) and Jacob Fork </w:t>
      </w:r>
      <w:r w:rsidR="00582C76">
        <w:t>River</w:t>
      </w:r>
      <w:r w:rsidRPr="00201FD4">
        <w:t xml:space="preserve"> (JF) sites in 2017 and 2018. Average with standard deviation shown for samples with multiple replicates. Note difference in y-axis for each nutrient.</w:t>
      </w:r>
    </w:p>
    <w:p w14:paraId="10BC3A0E" w14:textId="77777777" w:rsidR="00907D76" w:rsidRDefault="00907D76" w:rsidP="00201FD4"/>
    <w:p w14:paraId="062EC068" w14:textId="77777777" w:rsidR="00907D76" w:rsidRDefault="00907D76" w:rsidP="00201FD4"/>
    <w:p w14:paraId="446EA8BF" w14:textId="77777777" w:rsidR="00907D76" w:rsidRDefault="00907D76" w:rsidP="00201FD4"/>
    <w:p w14:paraId="6448D3C9" w14:textId="77777777" w:rsidR="00907D76" w:rsidRDefault="00907D76" w:rsidP="00201FD4"/>
    <w:p w14:paraId="192D1E31" w14:textId="77777777" w:rsidR="00E6565B" w:rsidRDefault="00E6565B" w:rsidP="0032255E">
      <w:pPr>
        <w:shd w:val="clear" w:color="auto" w:fill="FFFFFF"/>
        <w:rPr>
          <w:b/>
          <w:bCs/>
          <w:color w:val="222222"/>
        </w:rPr>
      </w:pPr>
    </w:p>
    <w:p w14:paraId="250F54B4" w14:textId="77777777" w:rsidR="00E6565B" w:rsidRDefault="00E6565B" w:rsidP="0032255E">
      <w:pPr>
        <w:shd w:val="clear" w:color="auto" w:fill="FFFFFF"/>
        <w:rPr>
          <w:b/>
          <w:bCs/>
          <w:color w:val="222222"/>
        </w:rPr>
      </w:pPr>
    </w:p>
    <w:p w14:paraId="39D45413" w14:textId="020215EA" w:rsidR="0032255E" w:rsidRPr="00DE25A1" w:rsidRDefault="0032255E" w:rsidP="0032255E">
      <w:pPr>
        <w:shd w:val="clear" w:color="auto" w:fill="FFFFFF"/>
        <w:rPr>
          <w:b/>
          <w:bCs/>
          <w:color w:val="222222"/>
        </w:rPr>
      </w:pPr>
      <w:r w:rsidRPr="00DE25A1">
        <w:rPr>
          <w:b/>
          <w:bCs/>
          <w:color w:val="222222"/>
        </w:rPr>
        <w:t>References</w:t>
      </w:r>
      <w:r w:rsidR="003C5605" w:rsidRPr="00DE25A1">
        <w:rPr>
          <w:b/>
          <w:bCs/>
          <w:color w:val="222222"/>
        </w:rPr>
        <w:t xml:space="preserve"> </w:t>
      </w:r>
    </w:p>
    <w:p w14:paraId="3BDB287B" w14:textId="77777777" w:rsidR="0032255E" w:rsidRDefault="0032255E" w:rsidP="0032255E">
      <w:pPr>
        <w:shd w:val="clear" w:color="auto" w:fill="FFFFFF"/>
        <w:rPr>
          <w:color w:val="222222"/>
        </w:rPr>
      </w:pPr>
    </w:p>
    <w:p w14:paraId="067EAD65" w14:textId="77777777" w:rsidR="00305E8D" w:rsidRPr="00305E8D" w:rsidRDefault="00305E8D" w:rsidP="00305E8D">
      <w:pPr>
        <w:pStyle w:val="Bibliography"/>
      </w:pPr>
      <w:r w:rsidRPr="00305E8D">
        <w:t>Altschul SF, Gish W, Miller W, Myers EW, Lipman DJ. 1990. Basic local alignment search tool.</w:t>
      </w:r>
    </w:p>
    <w:p w14:paraId="78F7AC45" w14:textId="44CEA4AD" w:rsidR="00305E8D" w:rsidRPr="00305E8D" w:rsidRDefault="00305E8D" w:rsidP="00305E8D">
      <w:pPr>
        <w:pStyle w:val="Bibliography"/>
      </w:pPr>
      <w:r w:rsidRPr="00305E8D">
        <w:t>Journal of Molecular Biology 215(3):403–410 DOI 10.1016/S0022-2836(05)80360-2.</w:t>
      </w:r>
    </w:p>
    <w:p w14:paraId="106121AA" w14:textId="77777777" w:rsidR="00305E8D" w:rsidRPr="00305E8D" w:rsidRDefault="00305E8D" w:rsidP="00305E8D"/>
    <w:p w14:paraId="3A1C7237" w14:textId="0E33EC29" w:rsidR="00DE25A1" w:rsidRPr="00DE25A1" w:rsidRDefault="00DE25A1" w:rsidP="00DE25A1">
      <w:pPr>
        <w:pStyle w:val="Bibliography"/>
      </w:pPr>
      <w:proofErr w:type="spellStart"/>
      <w:r w:rsidRPr="00DE25A1">
        <w:t>Caporaso</w:t>
      </w:r>
      <w:proofErr w:type="spellEnd"/>
      <w:r w:rsidRPr="00DE25A1">
        <w:t xml:space="preserve"> JG, Lauber CL, Walters WA, Berg-Lyons D, </w:t>
      </w:r>
      <w:proofErr w:type="spellStart"/>
      <w:r w:rsidRPr="00DE25A1">
        <w:t>Lozupone</w:t>
      </w:r>
      <w:proofErr w:type="spellEnd"/>
      <w:r w:rsidRPr="00DE25A1">
        <w:t xml:space="preserve"> CA, </w:t>
      </w:r>
      <w:proofErr w:type="spellStart"/>
      <w:r w:rsidRPr="00DE25A1">
        <w:t>Turnbaugh</w:t>
      </w:r>
      <w:proofErr w:type="spellEnd"/>
      <w:r w:rsidRPr="00DE25A1">
        <w:t xml:space="preserve"> PJ, Fierer N, Knight R. 2011. Global patterns of 16S rRNA diversity at a depth of millions of sequences per sample. </w:t>
      </w:r>
      <w:r w:rsidRPr="00DE25A1">
        <w:rPr>
          <w:i/>
          <w:iCs/>
        </w:rPr>
        <w:t>Proceedings of the National Academy of Sciences</w:t>
      </w:r>
      <w:r w:rsidRPr="00DE25A1">
        <w:t xml:space="preserve"> 108:4516–4522. DOI 10.1073/pnas.1000080107.</w:t>
      </w:r>
    </w:p>
    <w:p w14:paraId="3B9AB82A" w14:textId="77777777" w:rsidR="00907D76" w:rsidRPr="00DE25A1" w:rsidRDefault="00907D76" w:rsidP="0032255E">
      <w:pPr>
        <w:shd w:val="clear" w:color="auto" w:fill="FFFFFF"/>
        <w:rPr>
          <w:color w:val="222222"/>
        </w:rPr>
      </w:pPr>
    </w:p>
    <w:p w14:paraId="19570C0A" w14:textId="20BBE852" w:rsidR="0032255E" w:rsidRPr="00DE25A1" w:rsidRDefault="0032255E" w:rsidP="0032255E">
      <w:pPr>
        <w:shd w:val="clear" w:color="auto" w:fill="FFFFFF"/>
        <w:rPr>
          <w:color w:val="222222"/>
        </w:rPr>
      </w:pPr>
      <w:r w:rsidRPr="00DE25A1">
        <w:rPr>
          <w:color w:val="222222"/>
        </w:rPr>
        <w:t>Durand, M. D., &amp; Olson, R. J. 1996. Contributions of phytoplankton light scattering and cell concentration changes to diel variations in beam attenuation in the equatorial Pacific from flow cytometric measurements of pico-, ultra-and nanoplankton. </w:t>
      </w:r>
      <w:r w:rsidRPr="00DE25A1">
        <w:rPr>
          <w:i/>
          <w:iCs/>
          <w:color w:val="222222"/>
        </w:rPr>
        <w:t>Deep Sea Research Part II: Topical Studies in Oceanography</w:t>
      </w:r>
      <w:r w:rsidRPr="00DE25A1">
        <w:rPr>
          <w:color w:val="222222"/>
        </w:rPr>
        <w:t>, </w:t>
      </w:r>
      <w:r w:rsidRPr="00DE25A1">
        <w:rPr>
          <w:i/>
          <w:iCs/>
          <w:color w:val="222222"/>
        </w:rPr>
        <w:t>43</w:t>
      </w:r>
      <w:r w:rsidRPr="00DE25A1">
        <w:rPr>
          <w:color w:val="222222"/>
        </w:rPr>
        <w:t>(4-6), 891-906.</w:t>
      </w:r>
      <w:r w:rsidR="00C36A39">
        <w:rPr>
          <w:color w:val="222222"/>
        </w:rPr>
        <w:t xml:space="preserve"> DOI</w:t>
      </w:r>
      <w:r w:rsidR="002E64DA">
        <w:rPr>
          <w:color w:val="222222"/>
        </w:rPr>
        <w:t xml:space="preserve"> </w:t>
      </w:r>
      <w:r w:rsidR="00C36A39">
        <w:rPr>
          <w:color w:val="222222"/>
        </w:rPr>
        <w:t>10.1016/0967-0645(96)00020-3.</w:t>
      </w:r>
    </w:p>
    <w:p w14:paraId="3B75AB6F" w14:textId="77777777" w:rsidR="0032255E" w:rsidRPr="00DE25A1" w:rsidRDefault="0032255E" w:rsidP="0032255E">
      <w:pPr>
        <w:shd w:val="clear" w:color="auto" w:fill="FFFFFF"/>
        <w:ind w:left="720"/>
        <w:rPr>
          <w:color w:val="222222"/>
        </w:rPr>
      </w:pPr>
      <w:r w:rsidRPr="00DE25A1">
        <w:rPr>
          <w:color w:val="222222"/>
        </w:rPr>
        <w:t> </w:t>
      </w:r>
    </w:p>
    <w:p w14:paraId="701B581E" w14:textId="7DD20398" w:rsidR="002E64DA" w:rsidRPr="002E64DA" w:rsidRDefault="002E64DA" w:rsidP="002E64DA">
      <w:pPr>
        <w:shd w:val="clear" w:color="auto" w:fill="FFFFFF"/>
        <w:rPr>
          <w:color w:val="222222"/>
        </w:rPr>
      </w:pPr>
      <w:r w:rsidRPr="002E64DA">
        <w:rPr>
          <w:color w:val="222222"/>
        </w:rPr>
        <w:t xml:space="preserve">Folmer O, Black M, </w:t>
      </w:r>
      <w:proofErr w:type="spellStart"/>
      <w:r w:rsidRPr="002E64DA">
        <w:rPr>
          <w:color w:val="222222"/>
        </w:rPr>
        <w:t>Hoeh</w:t>
      </w:r>
      <w:proofErr w:type="spellEnd"/>
      <w:r w:rsidRPr="002E64DA">
        <w:rPr>
          <w:color w:val="222222"/>
        </w:rPr>
        <w:t xml:space="preserve"> W, Lutz R, </w:t>
      </w:r>
      <w:proofErr w:type="spellStart"/>
      <w:r w:rsidRPr="002E64DA">
        <w:rPr>
          <w:color w:val="222222"/>
        </w:rPr>
        <w:t>Vrijenhoek</w:t>
      </w:r>
      <w:proofErr w:type="spellEnd"/>
      <w:r w:rsidRPr="002E64DA">
        <w:rPr>
          <w:color w:val="222222"/>
        </w:rPr>
        <w:t xml:space="preserve"> R. 1994. DNA primers for amplification of</w:t>
      </w:r>
    </w:p>
    <w:p w14:paraId="64105F0C" w14:textId="77777777" w:rsidR="002E64DA" w:rsidRPr="002E64DA" w:rsidRDefault="002E64DA" w:rsidP="002E64DA">
      <w:pPr>
        <w:shd w:val="clear" w:color="auto" w:fill="FFFFFF"/>
        <w:rPr>
          <w:color w:val="222222"/>
        </w:rPr>
      </w:pPr>
      <w:r w:rsidRPr="002E64DA">
        <w:rPr>
          <w:color w:val="222222"/>
        </w:rPr>
        <w:t>mitochondrial cytochrome c oxidase subunit I from diverse metazoan invertebrates. Molecular</w:t>
      </w:r>
    </w:p>
    <w:p w14:paraId="5A28BB97" w14:textId="7EF6F536" w:rsidR="002E64DA" w:rsidRPr="002E64DA" w:rsidRDefault="002E64DA" w:rsidP="002E64DA">
      <w:pPr>
        <w:shd w:val="clear" w:color="auto" w:fill="FFFFFF"/>
        <w:rPr>
          <w:color w:val="222222"/>
        </w:rPr>
      </w:pPr>
      <w:r w:rsidRPr="002E64DA">
        <w:rPr>
          <w:color w:val="222222"/>
        </w:rPr>
        <w:t>Marine Biology and Biotechnology 3:294–299.</w:t>
      </w:r>
      <w:r>
        <w:rPr>
          <w:color w:val="222222"/>
        </w:rPr>
        <w:t xml:space="preserve"> </w:t>
      </w:r>
      <w:r w:rsidR="00EA2B00">
        <w:rPr>
          <w:color w:val="222222"/>
        </w:rPr>
        <w:t xml:space="preserve">PMID </w:t>
      </w:r>
      <w:r w:rsidR="00EA2B00" w:rsidRPr="00EA2B00">
        <w:rPr>
          <w:color w:val="222222"/>
        </w:rPr>
        <w:t>7881515</w:t>
      </w:r>
    </w:p>
    <w:p w14:paraId="7A64DF0C" w14:textId="77777777" w:rsidR="002E64DA" w:rsidRDefault="002E64DA" w:rsidP="0032255E">
      <w:pPr>
        <w:shd w:val="clear" w:color="auto" w:fill="FFFFFF"/>
        <w:rPr>
          <w:color w:val="222222"/>
        </w:rPr>
      </w:pPr>
    </w:p>
    <w:p w14:paraId="7280EC73" w14:textId="77777777" w:rsidR="002E64DA" w:rsidRPr="002E64DA" w:rsidRDefault="002E64DA" w:rsidP="002E64DA">
      <w:pPr>
        <w:shd w:val="clear" w:color="auto" w:fill="FFFFFF"/>
        <w:rPr>
          <w:color w:val="222222"/>
        </w:rPr>
      </w:pPr>
      <w:proofErr w:type="spellStart"/>
      <w:r w:rsidRPr="002E64DA">
        <w:rPr>
          <w:color w:val="222222"/>
        </w:rPr>
        <w:t>Itskovich</w:t>
      </w:r>
      <w:proofErr w:type="spellEnd"/>
      <w:r w:rsidRPr="002E64DA">
        <w:rPr>
          <w:color w:val="222222"/>
        </w:rPr>
        <w:t xml:space="preserve"> V, </w:t>
      </w:r>
      <w:proofErr w:type="spellStart"/>
      <w:r w:rsidRPr="002E64DA">
        <w:rPr>
          <w:color w:val="222222"/>
        </w:rPr>
        <w:t>Gontcharov</w:t>
      </w:r>
      <w:proofErr w:type="spellEnd"/>
      <w:r w:rsidRPr="002E64DA">
        <w:rPr>
          <w:color w:val="222222"/>
        </w:rPr>
        <w:t xml:space="preserve"> A, Masuda Y, </w:t>
      </w:r>
      <w:proofErr w:type="spellStart"/>
      <w:r w:rsidRPr="002E64DA">
        <w:rPr>
          <w:color w:val="222222"/>
        </w:rPr>
        <w:t>Nohno</w:t>
      </w:r>
      <w:proofErr w:type="spellEnd"/>
      <w:r w:rsidRPr="002E64DA">
        <w:rPr>
          <w:color w:val="222222"/>
        </w:rPr>
        <w:t xml:space="preserve"> T, </w:t>
      </w:r>
      <w:proofErr w:type="spellStart"/>
      <w:r w:rsidRPr="002E64DA">
        <w:rPr>
          <w:color w:val="222222"/>
        </w:rPr>
        <w:t>Belikov</w:t>
      </w:r>
      <w:proofErr w:type="spellEnd"/>
      <w:r w:rsidRPr="002E64DA">
        <w:rPr>
          <w:color w:val="222222"/>
        </w:rPr>
        <w:t xml:space="preserve"> S, Efremova S, Meixner M,</w:t>
      </w:r>
    </w:p>
    <w:p w14:paraId="56FBE074" w14:textId="77777777" w:rsidR="002E64DA" w:rsidRPr="002E64DA" w:rsidRDefault="002E64DA" w:rsidP="002E64DA">
      <w:pPr>
        <w:shd w:val="clear" w:color="auto" w:fill="FFFFFF"/>
        <w:rPr>
          <w:color w:val="222222"/>
        </w:rPr>
      </w:pPr>
      <w:proofErr w:type="spellStart"/>
      <w:r w:rsidRPr="002E64DA">
        <w:rPr>
          <w:color w:val="222222"/>
        </w:rPr>
        <w:t>Janussen</w:t>
      </w:r>
      <w:proofErr w:type="spellEnd"/>
      <w:r w:rsidRPr="002E64DA">
        <w:rPr>
          <w:color w:val="222222"/>
        </w:rPr>
        <w:t xml:space="preserve"> D. 2008. Ribosomal ITS sequences allow resolution of freshwater sponge phylogeny</w:t>
      </w:r>
    </w:p>
    <w:p w14:paraId="17DE9DEE" w14:textId="77777777" w:rsidR="002E64DA" w:rsidRPr="002E64DA" w:rsidRDefault="002E64DA" w:rsidP="002E64DA">
      <w:pPr>
        <w:shd w:val="clear" w:color="auto" w:fill="FFFFFF"/>
        <w:rPr>
          <w:color w:val="222222"/>
        </w:rPr>
      </w:pPr>
      <w:r w:rsidRPr="002E64DA">
        <w:rPr>
          <w:color w:val="222222"/>
        </w:rPr>
        <w:t>with alignments guided by secondary structure prediction. Journal of Molecular Evolution</w:t>
      </w:r>
    </w:p>
    <w:p w14:paraId="32FADAAC" w14:textId="525D7A7E" w:rsidR="002E64DA" w:rsidRPr="002E64DA" w:rsidRDefault="002E64DA" w:rsidP="002E64DA">
      <w:pPr>
        <w:shd w:val="clear" w:color="auto" w:fill="FFFFFF"/>
        <w:rPr>
          <w:color w:val="222222"/>
        </w:rPr>
      </w:pPr>
      <w:r w:rsidRPr="002E64DA">
        <w:rPr>
          <w:color w:val="222222"/>
        </w:rPr>
        <w:t>67(6):608–620 DOI 10.1007/s00239-008-9158-5.</w:t>
      </w:r>
    </w:p>
    <w:p w14:paraId="1BA31DC7" w14:textId="77777777" w:rsidR="002E64DA" w:rsidRDefault="002E64DA" w:rsidP="0032255E">
      <w:pPr>
        <w:shd w:val="clear" w:color="auto" w:fill="FFFFFF"/>
        <w:rPr>
          <w:color w:val="222222"/>
        </w:rPr>
      </w:pPr>
    </w:p>
    <w:p w14:paraId="2C3E85F6" w14:textId="2839CB99" w:rsidR="0032255E" w:rsidRPr="00DE25A1" w:rsidRDefault="0032255E" w:rsidP="0032255E">
      <w:pPr>
        <w:shd w:val="clear" w:color="auto" w:fill="FFFFFF"/>
        <w:rPr>
          <w:color w:val="222222"/>
        </w:rPr>
      </w:pPr>
      <w:r w:rsidRPr="00DE25A1">
        <w:rPr>
          <w:color w:val="222222"/>
        </w:rPr>
        <w:t>Lomas, M. W., Steinberg, D. K., Dickey, T., Carlson, C. A., Nelson, N. B., Condon, R. H., &amp; Bates, N. R. 2010</w:t>
      </w:r>
      <w:r w:rsidR="00DE25A1">
        <w:rPr>
          <w:color w:val="222222"/>
        </w:rPr>
        <w:t>.</w:t>
      </w:r>
      <w:r w:rsidRPr="00DE25A1">
        <w:rPr>
          <w:color w:val="222222"/>
        </w:rPr>
        <w:t xml:space="preserve"> Increased ocean carbon export in the Sargasso Sea linked to climate variability is countered by its enhanced mesopelagic attenuation. </w:t>
      </w:r>
      <w:proofErr w:type="spellStart"/>
      <w:r w:rsidRPr="00DE25A1">
        <w:rPr>
          <w:i/>
          <w:iCs/>
          <w:color w:val="222222"/>
        </w:rPr>
        <w:t>Biogeosciences</w:t>
      </w:r>
      <w:proofErr w:type="spellEnd"/>
      <w:r w:rsidRPr="00DE25A1">
        <w:rPr>
          <w:color w:val="222222"/>
        </w:rPr>
        <w:t>, </w:t>
      </w:r>
      <w:r w:rsidRPr="00DE25A1">
        <w:rPr>
          <w:i/>
          <w:iCs/>
          <w:color w:val="222222"/>
        </w:rPr>
        <w:t>7</w:t>
      </w:r>
      <w:r w:rsidRPr="00DE25A1">
        <w:rPr>
          <w:color w:val="222222"/>
        </w:rPr>
        <w:t>(1), 57-70.</w:t>
      </w:r>
      <w:r w:rsidR="00C36A39">
        <w:rPr>
          <w:color w:val="222222"/>
        </w:rPr>
        <w:t xml:space="preserve"> DOI</w:t>
      </w:r>
      <w:r w:rsidR="002E64DA">
        <w:rPr>
          <w:color w:val="222222"/>
        </w:rPr>
        <w:t xml:space="preserve"> </w:t>
      </w:r>
      <w:r w:rsidR="00C36A39">
        <w:rPr>
          <w:color w:val="222222"/>
        </w:rPr>
        <w:t>10.5194/bg-7-57-2010.</w:t>
      </w:r>
    </w:p>
    <w:p w14:paraId="75A5F087" w14:textId="77777777" w:rsidR="0032255E" w:rsidRPr="00DE25A1" w:rsidRDefault="0032255E" w:rsidP="0032255E">
      <w:pPr>
        <w:shd w:val="clear" w:color="auto" w:fill="FFFFFF"/>
        <w:ind w:left="720"/>
        <w:rPr>
          <w:color w:val="222222"/>
        </w:rPr>
      </w:pPr>
      <w:r w:rsidRPr="00DE25A1">
        <w:rPr>
          <w:color w:val="222222"/>
        </w:rPr>
        <w:t> </w:t>
      </w:r>
    </w:p>
    <w:p w14:paraId="7A0953CA" w14:textId="451F2B82" w:rsidR="0032255E" w:rsidRPr="00DE25A1" w:rsidRDefault="0032255E" w:rsidP="0032255E">
      <w:pPr>
        <w:shd w:val="clear" w:color="auto" w:fill="FFFFFF"/>
        <w:rPr>
          <w:color w:val="222222"/>
        </w:rPr>
      </w:pPr>
      <w:r w:rsidRPr="00DE25A1">
        <w:rPr>
          <w:color w:val="222222"/>
        </w:rPr>
        <w:t xml:space="preserve">Marie, D., Simon, N., &amp; </w:t>
      </w:r>
      <w:proofErr w:type="spellStart"/>
      <w:r w:rsidRPr="00DE25A1">
        <w:rPr>
          <w:color w:val="222222"/>
        </w:rPr>
        <w:t>Vaulot</w:t>
      </w:r>
      <w:proofErr w:type="spellEnd"/>
      <w:r w:rsidRPr="00DE25A1">
        <w:rPr>
          <w:color w:val="222222"/>
        </w:rPr>
        <w:t>, D. 2005. Phytoplankton cell counting by flow cytometry. </w:t>
      </w:r>
      <w:r w:rsidRPr="00DE25A1">
        <w:rPr>
          <w:i/>
          <w:iCs/>
          <w:color w:val="222222"/>
        </w:rPr>
        <w:t>Algal culturing techniques</w:t>
      </w:r>
      <w:r w:rsidRPr="00DE25A1">
        <w:rPr>
          <w:color w:val="222222"/>
        </w:rPr>
        <w:t>, </w:t>
      </w:r>
      <w:r w:rsidRPr="00DE25A1">
        <w:rPr>
          <w:i/>
          <w:iCs/>
          <w:color w:val="222222"/>
        </w:rPr>
        <w:t>1</w:t>
      </w:r>
      <w:r w:rsidRPr="00DE25A1">
        <w:rPr>
          <w:color w:val="222222"/>
        </w:rPr>
        <w:t>, 253-267.</w:t>
      </w:r>
      <w:r w:rsidR="00C36A39">
        <w:rPr>
          <w:color w:val="222222"/>
        </w:rPr>
        <w:t xml:space="preserve"> DOI</w:t>
      </w:r>
      <w:r w:rsidR="002E64DA">
        <w:rPr>
          <w:color w:val="222222"/>
        </w:rPr>
        <w:t xml:space="preserve"> </w:t>
      </w:r>
      <w:r w:rsidR="00C36A39">
        <w:rPr>
          <w:color w:val="222222"/>
        </w:rPr>
        <w:t>10.1016/B978-012088426-1/50018-4.</w:t>
      </w:r>
    </w:p>
    <w:p w14:paraId="52E06A09" w14:textId="77777777" w:rsidR="0032255E" w:rsidRPr="00DE25A1" w:rsidRDefault="0032255E" w:rsidP="0032255E">
      <w:pPr>
        <w:shd w:val="clear" w:color="auto" w:fill="FFFFFF"/>
        <w:ind w:left="720"/>
        <w:rPr>
          <w:color w:val="222222"/>
        </w:rPr>
      </w:pPr>
      <w:r w:rsidRPr="00DE25A1">
        <w:rPr>
          <w:color w:val="222222"/>
        </w:rPr>
        <w:t> </w:t>
      </w:r>
    </w:p>
    <w:p w14:paraId="0650CCA4" w14:textId="2D1A4A7F" w:rsidR="0032255E" w:rsidRPr="00DE25A1" w:rsidRDefault="0032255E" w:rsidP="0032255E">
      <w:pPr>
        <w:shd w:val="clear" w:color="auto" w:fill="FFFFFF"/>
        <w:rPr>
          <w:color w:val="222222"/>
        </w:rPr>
      </w:pPr>
      <w:proofErr w:type="spellStart"/>
      <w:r w:rsidRPr="00DE25A1">
        <w:rPr>
          <w:color w:val="222222"/>
        </w:rPr>
        <w:t>Vaulot</w:t>
      </w:r>
      <w:proofErr w:type="spellEnd"/>
      <w:r w:rsidRPr="00DE25A1">
        <w:rPr>
          <w:color w:val="222222"/>
        </w:rPr>
        <w:t xml:space="preserve">, D., </w:t>
      </w:r>
      <w:proofErr w:type="spellStart"/>
      <w:r w:rsidRPr="00DE25A1">
        <w:rPr>
          <w:color w:val="222222"/>
        </w:rPr>
        <w:t>Courties</w:t>
      </w:r>
      <w:proofErr w:type="spellEnd"/>
      <w:r w:rsidRPr="00DE25A1">
        <w:rPr>
          <w:color w:val="222222"/>
        </w:rPr>
        <w:t xml:space="preserve">, C., &amp; </w:t>
      </w:r>
      <w:proofErr w:type="spellStart"/>
      <w:r w:rsidRPr="00DE25A1">
        <w:rPr>
          <w:color w:val="222222"/>
        </w:rPr>
        <w:t>Partensky</w:t>
      </w:r>
      <w:proofErr w:type="spellEnd"/>
      <w:r w:rsidRPr="00DE25A1">
        <w:rPr>
          <w:color w:val="222222"/>
        </w:rPr>
        <w:t>, F. 1989. A simple method to preserve oceanic phytoplankton for flow cytometric analyses. </w:t>
      </w:r>
      <w:r w:rsidRPr="00DE25A1">
        <w:rPr>
          <w:i/>
          <w:iCs/>
          <w:color w:val="222222"/>
        </w:rPr>
        <w:t>Cytometry: The Journal of the International Society for Analytical Cytology</w:t>
      </w:r>
      <w:r w:rsidRPr="00DE25A1">
        <w:rPr>
          <w:color w:val="222222"/>
        </w:rPr>
        <w:t>, </w:t>
      </w:r>
      <w:r w:rsidRPr="00DE25A1">
        <w:rPr>
          <w:i/>
          <w:iCs/>
          <w:color w:val="222222"/>
        </w:rPr>
        <w:t>10</w:t>
      </w:r>
      <w:r w:rsidRPr="00DE25A1">
        <w:rPr>
          <w:color w:val="222222"/>
        </w:rPr>
        <w:t>(5), 629-635.</w:t>
      </w:r>
      <w:r w:rsidR="00C36A39">
        <w:rPr>
          <w:color w:val="222222"/>
        </w:rPr>
        <w:t xml:space="preserve"> DOI</w:t>
      </w:r>
      <w:r w:rsidR="002E64DA">
        <w:rPr>
          <w:color w:val="222222"/>
        </w:rPr>
        <w:t xml:space="preserve"> </w:t>
      </w:r>
      <w:r w:rsidR="00C36A39">
        <w:rPr>
          <w:color w:val="222222"/>
        </w:rPr>
        <w:t>10.1002/cyto.990100519.</w:t>
      </w:r>
    </w:p>
    <w:p w14:paraId="55DB81CB" w14:textId="77777777" w:rsidR="0032255E" w:rsidRDefault="0032255E" w:rsidP="0032255E">
      <w:pPr>
        <w:shd w:val="clear" w:color="auto" w:fill="FFFFFF"/>
        <w:rPr>
          <w:color w:val="222222"/>
        </w:rPr>
      </w:pPr>
    </w:p>
    <w:p w14:paraId="1C80A83C" w14:textId="77777777" w:rsidR="0032255E" w:rsidRDefault="0032255E" w:rsidP="0032255E">
      <w:pPr>
        <w:shd w:val="clear" w:color="auto" w:fill="FFFFFF"/>
        <w:rPr>
          <w:color w:val="222222"/>
        </w:rPr>
      </w:pPr>
    </w:p>
    <w:p w14:paraId="6815B7FE" w14:textId="77777777" w:rsidR="0032255E" w:rsidRDefault="0032255E" w:rsidP="0032255E">
      <w:pPr>
        <w:shd w:val="clear" w:color="auto" w:fill="FFFFFF"/>
        <w:rPr>
          <w:color w:val="222222"/>
        </w:rPr>
      </w:pPr>
    </w:p>
    <w:p w14:paraId="59874C43" w14:textId="77777777" w:rsidR="0032255E" w:rsidRDefault="0032255E" w:rsidP="0032255E">
      <w:pPr>
        <w:shd w:val="clear" w:color="auto" w:fill="FFFFFF"/>
        <w:rPr>
          <w:color w:val="222222"/>
        </w:rPr>
      </w:pPr>
    </w:p>
    <w:p w14:paraId="3A8A96C5" w14:textId="77777777" w:rsidR="0032255E" w:rsidRDefault="0032255E" w:rsidP="0032255E">
      <w:pPr>
        <w:shd w:val="clear" w:color="auto" w:fill="FFFFFF"/>
        <w:rPr>
          <w:color w:val="222222"/>
        </w:rPr>
      </w:pPr>
    </w:p>
    <w:p w14:paraId="328FA907" w14:textId="77777777" w:rsidR="0032255E" w:rsidRDefault="0032255E" w:rsidP="0032255E">
      <w:pPr>
        <w:shd w:val="clear" w:color="auto" w:fill="FFFFFF"/>
        <w:rPr>
          <w:color w:val="222222"/>
        </w:rPr>
      </w:pPr>
    </w:p>
    <w:p w14:paraId="585E45F6" w14:textId="77777777" w:rsidR="0032255E" w:rsidRDefault="0032255E" w:rsidP="0032255E">
      <w:pPr>
        <w:shd w:val="clear" w:color="auto" w:fill="FFFFFF"/>
        <w:rPr>
          <w:color w:val="222222"/>
        </w:rPr>
      </w:pPr>
    </w:p>
    <w:p w14:paraId="575F7B97" w14:textId="77777777" w:rsidR="0032255E" w:rsidRDefault="0032255E" w:rsidP="0032255E">
      <w:pPr>
        <w:shd w:val="clear" w:color="auto" w:fill="FFFFFF"/>
        <w:rPr>
          <w:color w:val="222222"/>
        </w:rPr>
      </w:pPr>
    </w:p>
    <w:p w14:paraId="1BCA36DA" w14:textId="77777777" w:rsidR="0032255E" w:rsidRDefault="0032255E" w:rsidP="0032255E">
      <w:pPr>
        <w:shd w:val="clear" w:color="auto" w:fill="FFFFFF"/>
        <w:rPr>
          <w:color w:val="222222"/>
        </w:rPr>
      </w:pPr>
    </w:p>
    <w:p w14:paraId="2DD8CB42" w14:textId="77777777" w:rsidR="00E81B52" w:rsidRPr="00E81B52" w:rsidRDefault="00E81B52"/>
    <w:sectPr w:rsidR="00E81B52" w:rsidRPr="00E81B52" w:rsidSect="00305E8D">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380BAA" w14:textId="77777777" w:rsidR="00FA46F5" w:rsidRDefault="00FA46F5" w:rsidP="003818D7">
      <w:r>
        <w:separator/>
      </w:r>
    </w:p>
  </w:endnote>
  <w:endnote w:type="continuationSeparator" w:id="0">
    <w:p w14:paraId="033B5BCB" w14:textId="77777777" w:rsidR="00FA46F5" w:rsidRDefault="00FA46F5" w:rsidP="00381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27176398"/>
      <w:docPartObj>
        <w:docPartGallery w:val="Page Numbers (Bottom of Page)"/>
        <w:docPartUnique/>
      </w:docPartObj>
    </w:sdtPr>
    <w:sdtContent>
      <w:p w14:paraId="7512BEAE" w14:textId="45B9B050" w:rsidR="003818D7" w:rsidRDefault="003818D7" w:rsidP="006512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6BD68D" w14:textId="77777777" w:rsidR="003818D7" w:rsidRDefault="003818D7" w:rsidP="003818D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09844364"/>
      <w:docPartObj>
        <w:docPartGallery w:val="Page Numbers (Bottom of Page)"/>
        <w:docPartUnique/>
      </w:docPartObj>
    </w:sdtPr>
    <w:sdtContent>
      <w:p w14:paraId="2DB0F712" w14:textId="790B19E7" w:rsidR="003818D7" w:rsidRDefault="003818D7" w:rsidP="006512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E67205" w14:textId="77777777" w:rsidR="003818D7" w:rsidRDefault="003818D7" w:rsidP="003818D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D36699" w14:textId="77777777" w:rsidR="00FA46F5" w:rsidRDefault="00FA46F5" w:rsidP="003818D7">
      <w:r>
        <w:separator/>
      </w:r>
    </w:p>
  </w:footnote>
  <w:footnote w:type="continuationSeparator" w:id="0">
    <w:p w14:paraId="20A3CBB9" w14:textId="77777777" w:rsidR="00FA46F5" w:rsidRDefault="00FA46F5" w:rsidP="003818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A67FE7"/>
    <w:multiLevelType w:val="multilevel"/>
    <w:tmpl w:val="329A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48132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B52"/>
    <w:rsid w:val="000164E7"/>
    <w:rsid w:val="000221FC"/>
    <w:rsid w:val="000259AC"/>
    <w:rsid w:val="00085459"/>
    <w:rsid w:val="000933BC"/>
    <w:rsid w:val="000A1486"/>
    <w:rsid w:val="000A3098"/>
    <w:rsid w:val="00105615"/>
    <w:rsid w:val="00122D11"/>
    <w:rsid w:val="0013450C"/>
    <w:rsid w:val="00164BFB"/>
    <w:rsid w:val="00167A31"/>
    <w:rsid w:val="0018766C"/>
    <w:rsid w:val="00190B64"/>
    <w:rsid w:val="001D3B0F"/>
    <w:rsid w:val="00201FD4"/>
    <w:rsid w:val="00203793"/>
    <w:rsid w:val="002078CA"/>
    <w:rsid w:val="0022187B"/>
    <w:rsid w:val="00227895"/>
    <w:rsid w:val="00242CF0"/>
    <w:rsid w:val="00255FAB"/>
    <w:rsid w:val="00260D6F"/>
    <w:rsid w:val="0026573B"/>
    <w:rsid w:val="002C4372"/>
    <w:rsid w:val="002E0464"/>
    <w:rsid w:val="002E64DA"/>
    <w:rsid w:val="002F4110"/>
    <w:rsid w:val="003021D2"/>
    <w:rsid w:val="00305E8D"/>
    <w:rsid w:val="003101D6"/>
    <w:rsid w:val="00310263"/>
    <w:rsid w:val="00314BFE"/>
    <w:rsid w:val="0031555B"/>
    <w:rsid w:val="0032255E"/>
    <w:rsid w:val="00332B46"/>
    <w:rsid w:val="003404B5"/>
    <w:rsid w:val="003406B9"/>
    <w:rsid w:val="00351E26"/>
    <w:rsid w:val="003818D7"/>
    <w:rsid w:val="003A760C"/>
    <w:rsid w:val="003B229C"/>
    <w:rsid w:val="003B5799"/>
    <w:rsid w:val="003C5605"/>
    <w:rsid w:val="003C7DD4"/>
    <w:rsid w:val="003D2565"/>
    <w:rsid w:val="003F71BC"/>
    <w:rsid w:val="00400A50"/>
    <w:rsid w:val="004235E6"/>
    <w:rsid w:val="004262FF"/>
    <w:rsid w:val="0046544A"/>
    <w:rsid w:val="0051038E"/>
    <w:rsid w:val="00521F29"/>
    <w:rsid w:val="00531F4A"/>
    <w:rsid w:val="00561FDD"/>
    <w:rsid w:val="00582C76"/>
    <w:rsid w:val="005C0341"/>
    <w:rsid w:val="005C4A29"/>
    <w:rsid w:val="005D0C8C"/>
    <w:rsid w:val="005D34FB"/>
    <w:rsid w:val="005E5F79"/>
    <w:rsid w:val="005F04F4"/>
    <w:rsid w:val="00617A5A"/>
    <w:rsid w:val="00625CA2"/>
    <w:rsid w:val="00645480"/>
    <w:rsid w:val="00645C25"/>
    <w:rsid w:val="00650E41"/>
    <w:rsid w:val="0065453D"/>
    <w:rsid w:val="00660F99"/>
    <w:rsid w:val="006676FD"/>
    <w:rsid w:val="00672739"/>
    <w:rsid w:val="00722561"/>
    <w:rsid w:val="00726909"/>
    <w:rsid w:val="00741410"/>
    <w:rsid w:val="007607EC"/>
    <w:rsid w:val="007624A8"/>
    <w:rsid w:val="007865FF"/>
    <w:rsid w:val="0079014F"/>
    <w:rsid w:val="0079273C"/>
    <w:rsid w:val="00793CB1"/>
    <w:rsid w:val="007F145B"/>
    <w:rsid w:val="007F7F80"/>
    <w:rsid w:val="008124FF"/>
    <w:rsid w:val="00817936"/>
    <w:rsid w:val="00822BFE"/>
    <w:rsid w:val="00824C77"/>
    <w:rsid w:val="008300D0"/>
    <w:rsid w:val="00836F75"/>
    <w:rsid w:val="00845B14"/>
    <w:rsid w:val="008479EE"/>
    <w:rsid w:val="00880DEA"/>
    <w:rsid w:val="008C55EF"/>
    <w:rsid w:val="008E498E"/>
    <w:rsid w:val="008E4EDF"/>
    <w:rsid w:val="008F154F"/>
    <w:rsid w:val="008F1A3D"/>
    <w:rsid w:val="0090174B"/>
    <w:rsid w:val="0090330E"/>
    <w:rsid w:val="00904446"/>
    <w:rsid w:val="00907D76"/>
    <w:rsid w:val="00945F62"/>
    <w:rsid w:val="00946E13"/>
    <w:rsid w:val="0097567B"/>
    <w:rsid w:val="00995995"/>
    <w:rsid w:val="009A0CC4"/>
    <w:rsid w:val="009B417A"/>
    <w:rsid w:val="009D2B58"/>
    <w:rsid w:val="009E4C85"/>
    <w:rsid w:val="009F0F2E"/>
    <w:rsid w:val="00A01706"/>
    <w:rsid w:val="00A15A73"/>
    <w:rsid w:val="00A21AE4"/>
    <w:rsid w:val="00A30DD0"/>
    <w:rsid w:val="00A31212"/>
    <w:rsid w:val="00A41F8A"/>
    <w:rsid w:val="00A816A2"/>
    <w:rsid w:val="00A83906"/>
    <w:rsid w:val="00A8746F"/>
    <w:rsid w:val="00AA0F44"/>
    <w:rsid w:val="00AB573B"/>
    <w:rsid w:val="00AD346C"/>
    <w:rsid w:val="00AD40E1"/>
    <w:rsid w:val="00B0048B"/>
    <w:rsid w:val="00B35BB8"/>
    <w:rsid w:val="00B55CE8"/>
    <w:rsid w:val="00B563FA"/>
    <w:rsid w:val="00B9678E"/>
    <w:rsid w:val="00C33D03"/>
    <w:rsid w:val="00C36A39"/>
    <w:rsid w:val="00C3729D"/>
    <w:rsid w:val="00C413D0"/>
    <w:rsid w:val="00C51174"/>
    <w:rsid w:val="00C85F15"/>
    <w:rsid w:val="00CB5897"/>
    <w:rsid w:val="00CB761D"/>
    <w:rsid w:val="00CC2316"/>
    <w:rsid w:val="00CD7DDD"/>
    <w:rsid w:val="00CF46A6"/>
    <w:rsid w:val="00D21E76"/>
    <w:rsid w:val="00D27E69"/>
    <w:rsid w:val="00D42B97"/>
    <w:rsid w:val="00D54AC3"/>
    <w:rsid w:val="00D7496A"/>
    <w:rsid w:val="00D84654"/>
    <w:rsid w:val="00DA0223"/>
    <w:rsid w:val="00DB3B72"/>
    <w:rsid w:val="00DB4C8E"/>
    <w:rsid w:val="00DC1EDB"/>
    <w:rsid w:val="00DC7AB3"/>
    <w:rsid w:val="00DD446E"/>
    <w:rsid w:val="00DE1707"/>
    <w:rsid w:val="00DE25A1"/>
    <w:rsid w:val="00E004D2"/>
    <w:rsid w:val="00E03F44"/>
    <w:rsid w:val="00E3473F"/>
    <w:rsid w:val="00E50D01"/>
    <w:rsid w:val="00E62B24"/>
    <w:rsid w:val="00E6565B"/>
    <w:rsid w:val="00E76B99"/>
    <w:rsid w:val="00E81B52"/>
    <w:rsid w:val="00EA2B00"/>
    <w:rsid w:val="00EB4582"/>
    <w:rsid w:val="00ED0D23"/>
    <w:rsid w:val="00F359E3"/>
    <w:rsid w:val="00F36BF2"/>
    <w:rsid w:val="00F4454E"/>
    <w:rsid w:val="00F45E79"/>
    <w:rsid w:val="00F6149D"/>
    <w:rsid w:val="00F87A89"/>
    <w:rsid w:val="00F927D6"/>
    <w:rsid w:val="00F965B0"/>
    <w:rsid w:val="00FA1CC9"/>
    <w:rsid w:val="00FA46F5"/>
    <w:rsid w:val="00FC781A"/>
    <w:rsid w:val="00FE3B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5C22E"/>
  <w15:chartTrackingRefBased/>
  <w15:docId w15:val="{712933D9-B01B-C544-B06A-14037E59CE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D76"/>
    <w:rPr>
      <w:rFonts w:ascii="Times New Roman" w:eastAsia="Times New Roman" w:hAnsi="Times New Roman" w:cs="Times New Roman"/>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1FD4"/>
    <w:rPr>
      <w:color w:val="0563C1" w:themeColor="hyperlink"/>
      <w:u w:val="single"/>
    </w:rPr>
  </w:style>
  <w:style w:type="character" w:styleId="Strong">
    <w:name w:val="Strong"/>
    <w:basedOn w:val="DefaultParagraphFont"/>
    <w:uiPriority w:val="22"/>
    <w:qFormat/>
    <w:rsid w:val="00907D76"/>
    <w:rPr>
      <w:b/>
      <w:bCs/>
    </w:rPr>
  </w:style>
  <w:style w:type="character" w:styleId="CommentReference">
    <w:name w:val="annotation reference"/>
    <w:basedOn w:val="DefaultParagraphFont"/>
    <w:uiPriority w:val="99"/>
    <w:semiHidden/>
    <w:unhideWhenUsed/>
    <w:rsid w:val="00907D76"/>
    <w:rPr>
      <w:sz w:val="16"/>
      <w:szCs w:val="16"/>
    </w:rPr>
  </w:style>
  <w:style w:type="paragraph" w:styleId="CommentText">
    <w:name w:val="annotation text"/>
    <w:basedOn w:val="Normal"/>
    <w:link w:val="CommentTextChar"/>
    <w:uiPriority w:val="99"/>
    <w:semiHidden/>
    <w:unhideWhenUsed/>
    <w:rsid w:val="00907D76"/>
    <w:rPr>
      <w:sz w:val="20"/>
      <w:szCs w:val="20"/>
    </w:rPr>
  </w:style>
  <w:style w:type="character" w:customStyle="1" w:styleId="CommentTextChar">
    <w:name w:val="Comment Text Char"/>
    <w:basedOn w:val="DefaultParagraphFont"/>
    <w:link w:val="CommentText"/>
    <w:uiPriority w:val="99"/>
    <w:semiHidden/>
    <w:rsid w:val="00907D76"/>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907D76"/>
    <w:rPr>
      <w:b/>
      <w:bCs/>
    </w:rPr>
  </w:style>
  <w:style w:type="character" w:customStyle="1" w:styleId="CommentSubjectChar">
    <w:name w:val="Comment Subject Char"/>
    <w:basedOn w:val="CommentTextChar"/>
    <w:link w:val="CommentSubject"/>
    <w:uiPriority w:val="99"/>
    <w:semiHidden/>
    <w:rsid w:val="00907D76"/>
    <w:rPr>
      <w:rFonts w:ascii="Times New Roman" w:eastAsia="Times New Roman" w:hAnsi="Times New Roman" w:cs="Times New Roman"/>
      <w:b/>
      <w:bCs/>
      <w:kern w:val="0"/>
      <w:sz w:val="20"/>
      <w:szCs w:val="20"/>
      <w14:ligatures w14:val="none"/>
    </w:rPr>
  </w:style>
  <w:style w:type="paragraph" w:styleId="Revision">
    <w:name w:val="Revision"/>
    <w:hidden/>
    <w:uiPriority w:val="99"/>
    <w:semiHidden/>
    <w:rsid w:val="00CC2316"/>
    <w:rPr>
      <w:rFonts w:ascii="Times New Roman" w:eastAsia="Times New Roman" w:hAnsi="Times New Roman" w:cs="Times New Roman"/>
      <w:kern w:val="0"/>
      <w14:ligatures w14:val="none"/>
    </w:rPr>
  </w:style>
  <w:style w:type="paragraph" w:styleId="Bibliography">
    <w:name w:val="Bibliography"/>
    <w:basedOn w:val="Normal"/>
    <w:next w:val="Normal"/>
    <w:uiPriority w:val="37"/>
    <w:semiHidden/>
    <w:unhideWhenUsed/>
    <w:rsid w:val="00DE25A1"/>
  </w:style>
  <w:style w:type="paragraph" w:styleId="Footer">
    <w:name w:val="footer"/>
    <w:basedOn w:val="Normal"/>
    <w:link w:val="FooterChar"/>
    <w:uiPriority w:val="99"/>
    <w:unhideWhenUsed/>
    <w:rsid w:val="003818D7"/>
    <w:pPr>
      <w:tabs>
        <w:tab w:val="center" w:pos="4680"/>
        <w:tab w:val="right" w:pos="9360"/>
      </w:tabs>
    </w:pPr>
  </w:style>
  <w:style w:type="character" w:customStyle="1" w:styleId="FooterChar">
    <w:name w:val="Footer Char"/>
    <w:basedOn w:val="DefaultParagraphFont"/>
    <w:link w:val="Footer"/>
    <w:uiPriority w:val="99"/>
    <w:rsid w:val="003818D7"/>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3818D7"/>
  </w:style>
  <w:style w:type="character" w:styleId="LineNumber">
    <w:name w:val="line number"/>
    <w:basedOn w:val="DefaultParagraphFont"/>
    <w:uiPriority w:val="99"/>
    <w:semiHidden/>
    <w:unhideWhenUsed/>
    <w:rsid w:val="003818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1295566">
      <w:bodyDiv w:val="1"/>
      <w:marLeft w:val="0"/>
      <w:marRight w:val="0"/>
      <w:marTop w:val="0"/>
      <w:marBottom w:val="0"/>
      <w:divBdr>
        <w:top w:val="none" w:sz="0" w:space="0" w:color="auto"/>
        <w:left w:val="none" w:sz="0" w:space="0" w:color="auto"/>
        <w:bottom w:val="none" w:sz="0" w:space="0" w:color="auto"/>
        <w:right w:val="none" w:sz="0" w:space="0" w:color="auto"/>
      </w:divBdr>
    </w:div>
    <w:div w:id="1766145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5.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newriverconservancy.org/wqhome" TargetMode="Externa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2844</Words>
  <Characters>1621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re, Cara</dc:creator>
  <cp:keywords/>
  <dc:description/>
  <cp:lastModifiedBy>Fiore, Cara</cp:lastModifiedBy>
  <cp:revision>4</cp:revision>
  <dcterms:created xsi:type="dcterms:W3CDTF">2024-12-28T15:24:00Z</dcterms:created>
  <dcterms:modified xsi:type="dcterms:W3CDTF">2024-12-28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MT74rRV"/&gt;&lt;style id="http://www.zotero.org/styles/peerj" hasBibliography="1" bibliographyStyleHasBeenSet="0"/&gt;&lt;prefs&gt;&lt;pref name="fieldType" value="Field"/&gt;&lt;/prefs&gt;&lt;/data&gt;</vt:lpwstr>
  </property>
</Properties>
</file>